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3390" w:rsidRDefault="0089497B" w:rsidP="00F30D92">
      <w:pPr>
        <w:jc w:val="center"/>
        <w:rPr>
          <w:b/>
          <w:sz w:val="32"/>
        </w:rPr>
      </w:pPr>
      <w:r>
        <w:rPr>
          <w:b/>
          <w:sz w:val="32"/>
        </w:rPr>
        <w:t xml:space="preserve">Contributions for </w:t>
      </w:r>
      <w:r w:rsidR="00F30D92" w:rsidRPr="00F30D92">
        <w:rPr>
          <w:b/>
          <w:sz w:val="32"/>
        </w:rPr>
        <w:t xml:space="preserve">NBDIF Version 3 </w:t>
      </w:r>
      <w:r w:rsidR="0028190B">
        <w:rPr>
          <w:b/>
          <w:sz w:val="32"/>
        </w:rPr>
        <w:t>Topics</w:t>
      </w:r>
      <w:bookmarkStart w:id="0" w:name="_GoBack"/>
      <w:bookmarkEnd w:id="0"/>
    </w:p>
    <w:p w:rsidR="00AA0626" w:rsidRDefault="00F30D92" w:rsidP="00F30D92">
      <w:r>
        <w:t xml:space="preserve">Version 3 work </w:t>
      </w:r>
      <w:r w:rsidR="00AA0626">
        <w:t>on</w:t>
      </w:r>
      <w:r>
        <w:t xml:space="preserve"> the </w:t>
      </w:r>
      <w:r w:rsidR="00932D91">
        <w:t>National Institute of Standards and Technology (</w:t>
      </w:r>
      <w:r>
        <w:t>NIST</w:t>
      </w:r>
      <w:r w:rsidR="00932D91">
        <w:t>)</w:t>
      </w:r>
      <w:r>
        <w:t xml:space="preserve"> Big Data Interoperability Framework </w:t>
      </w:r>
      <w:r w:rsidR="00932D91">
        <w:t xml:space="preserve">(NBDIF) </w:t>
      </w:r>
      <w:r>
        <w:t>will focus on the e</w:t>
      </w:r>
      <w:r w:rsidRPr="00F30D92">
        <w:t>nhance</w:t>
      </w:r>
      <w:r>
        <w:t xml:space="preserve">ment of the </w:t>
      </w:r>
      <w:r w:rsidR="00932D91">
        <w:t>NIST Big Data Reference Architecture (</w:t>
      </w:r>
      <w:r>
        <w:t>NBDRA</w:t>
      </w:r>
      <w:r w:rsidR="00932D91">
        <w:t>)</w:t>
      </w:r>
      <w:r>
        <w:t xml:space="preserve"> interfaces, validation of the interfaces, and improvement of several topics identified during version 2 work</w:t>
      </w:r>
      <w:r w:rsidR="00C93F70">
        <w:t xml:space="preserve"> (in Section 1.5 of each version 2 volume)</w:t>
      </w:r>
      <w:r>
        <w:t xml:space="preserve">. The </w:t>
      </w:r>
      <w:r w:rsidR="0089497B">
        <w:t xml:space="preserve">subgroup </w:t>
      </w:r>
      <w:proofErr w:type="spellStart"/>
      <w:r>
        <w:t>cochairs</w:t>
      </w:r>
      <w:proofErr w:type="spellEnd"/>
      <w:r>
        <w:t xml:space="preserve"> and </w:t>
      </w:r>
      <w:r w:rsidR="00BD45B1">
        <w:t xml:space="preserve">the </w:t>
      </w:r>
      <w:r w:rsidR="00932D91">
        <w:t>NIST Big Data Public Working Group (</w:t>
      </w:r>
      <w:r>
        <w:t>NBDPWG</w:t>
      </w:r>
      <w:r w:rsidR="00932D91">
        <w:t>)</w:t>
      </w:r>
      <w:r w:rsidR="00BD45B1">
        <w:t xml:space="preserve"> members indicated that the</w:t>
      </w:r>
      <w:r>
        <w:t xml:space="preserve"> topics </w:t>
      </w:r>
      <w:r w:rsidR="00BD45B1">
        <w:t xml:space="preserve">may </w:t>
      </w:r>
      <w:r>
        <w:t xml:space="preserve">not </w:t>
      </w:r>
      <w:r w:rsidR="00BD45B1">
        <w:t xml:space="preserve">be </w:t>
      </w:r>
      <w:r>
        <w:t xml:space="preserve">as fully developed as they desired. The development of these topics during version 3 depends entirely on the </w:t>
      </w:r>
      <w:r w:rsidR="00932D91">
        <w:t xml:space="preserve">submission of text from the NBDPWG and public participants. </w:t>
      </w:r>
    </w:p>
    <w:p w:rsidR="00F30D92" w:rsidRDefault="00AA0626" w:rsidP="00F30D92">
      <w:r>
        <w:t>To submit text for a particular topic, please follow the steps below:</w:t>
      </w:r>
    </w:p>
    <w:p w:rsidR="00AA0626" w:rsidRDefault="00AA0626" w:rsidP="00AA0626">
      <w:pPr>
        <w:pStyle w:val="ListParagraph"/>
        <w:numPr>
          <w:ilvl w:val="0"/>
          <w:numId w:val="1"/>
        </w:numPr>
      </w:pPr>
      <w:r>
        <w:t xml:space="preserve">Select a topic from </w:t>
      </w:r>
      <w:r w:rsidR="00BD45B1">
        <w:t xml:space="preserve">a </w:t>
      </w:r>
      <w:r>
        <w:t>list below</w:t>
      </w:r>
      <w:r w:rsidR="00BD45B1">
        <w:t>.</w:t>
      </w:r>
    </w:p>
    <w:p w:rsidR="00AA0626" w:rsidRDefault="00AA0626" w:rsidP="00AA0626">
      <w:pPr>
        <w:pStyle w:val="ListParagraph"/>
        <w:numPr>
          <w:ilvl w:val="0"/>
          <w:numId w:val="1"/>
        </w:numPr>
      </w:pPr>
      <w:r>
        <w:t>Write text. Include complete references to support the text.</w:t>
      </w:r>
      <w:r w:rsidR="00EC0E49">
        <w:t xml:space="preserve"> </w:t>
      </w:r>
      <w:r w:rsidR="00BD45B1">
        <w:t xml:space="preserve">Discuss specifics of the topic with the subgroup </w:t>
      </w:r>
      <w:proofErr w:type="spellStart"/>
      <w:r w:rsidR="00BD45B1">
        <w:t>cochair</w:t>
      </w:r>
      <w:proofErr w:type="spellEnd"/>
      <w:r w:rsidR="00BD45B1">
        <w:t xml:space="preserve">(s). </w:t>
      </w:r>
    </w:p>
    <w:p w:rsidR="00AA0626" w:rsidRDefault="00AA0626" w:rsidP="00C93F70">
      <w:pPr>
        <w:pStyle w:val="ListParagraph"/>
        <w:numPr>
          <w:ilvl w:val="0"/>
          <w:numId w:val="1"/>
        </w:numPr>
      </w:pPr>
      <w:r>
        <w:t xml:space="preserve">Submit the text </w:t>
      </w:r>
      <w:r w:rsidR="00C93F70">
        <w:t>using the “</w:t>
      </w:r>
      <w:r w:rsidR="00C93F70" w:rsidRPr="00C93F70">
        <w:t>NBDIF Version 3 Topic Submission Template</w:t>
      </w:r>
      <w:r w:rsidR="00C93F70">
        <w:t xml:space="preserve">” </w:t>
      </w:r>
      <w:r>
        <w:t xml:space="preserve">to </w:t>
      </w:r>
      <w:proofErr w:type="gramStart"/>
      <w:r>
        <w:t>Wo</w:t>
      </w:r>
      <w:proofErr w:type="gramEnd"/>
      <w:r>
        <w:t xml:space="preserve"> Chang at wchang@nist.gov. If the text is submitted by Friday 9AM Eastern Time, the submission </w:t>
      </w:r>
      <w:r w:rsidR="00AB6BCB">
        <w:t>will be on the agenda for the following Tuesday call (depending on time availability in the agenda).</w:t>
      </w:r>
    </w:p>
    <w:p w:rsidR="00AB6BCB" w:rsidRDefault="00AB6BCB" w:rsidP="00AB6BCB">
      <w:pPr>
        <w:pStyle w:val="ListParagraph"/>
        <w:numPr>
          <w:ilvl w:val="0"/>
          <w:numId w:val="1"/>
        </w:numPr>
      </w:pPr>
      <w:proofErr w:type="gramStart"/>
      <w:r>
        <w:t>Wo</w:t>
      </w:r>
      <w:proofErr w:type="gramEnd"/>
      <w:r>
        <w:t xml:space="preserve"> will post the text submission to the NBDPWG portal (</w:t>
      </w:r>
      <w:hyperlink r:id="rId9" w:history="1">
        <w:r w:rsidRPr="00BD45B1">
          <w:rPr>
            <w:rStyle w:val="Hyperlink"/>
          </w:rPr>
          <w:t>htt</w:t>
        </w:r>
        <w:r w:rsidR="00BD45B1" w:rsidRPr="00BD45B1">
          <w:rPr>
            <w:rStyle w:val="Hyperlink"/>
          </w:rPr>
          <w:t>ps://bigdatawg.nist.gov</w:t>
        </w:r>
      </w:hyperlink>
      <w:r>
        <w:t>) by Friday 5PM Eastern Time.</w:t>
      </w:r>
    </w:p>
    <w:p w:rsidR="00AB6BCB" w:rsidRDefault="00EC0E49" w:rsidP="00AB6BCB">
      <w:pPr>
        <w:pStyle w:val="ListParagraph"/>
        <w:numPr>
          <w:ilvl w:val="0"/>
          <w:numId w:val="1"/>
        </w:numPr>
      </w:pPr>
      <w:r>
        <w:t>During the Tuesday call</w:t>
      </w:r>
      <w:r w:rsidR="00C93F70">
        <w:t xml:space="preserve">, the NBDPWG will discuss the text. Please plan to attend the Tuesday meeting when your text is scheduled. If you have any scheduling conflicts or questions, please contact </w:t>
      </w:r>
      <w:proofErr w:type="gramStart"/>
      <w:r w:rsidR="00C93F70">
        <w:t>Wo</w:t>
      </w:r>
      <w:proofErr w:type="gramEnd"/>
      <w:r w:rsidR="00C93F70">
        <w:t xml:space="preserve"> Chang.</w:t>
      </w:r>
    </w:p>
    <w:p w:rsidR="000B6A37" w:rsidRDefault="00BD45B1" w:rsidP="000B6A37">
      <w:r>
        <w:t xml:space="preserve">To submit </w:t>
      </w:r>
      <w:r w:rsidR="00307800">
        <w:t>a new topic that is not on the list please do the following:</w:t>
      </w:r>
    </w:p>
    <w:p w:rsidR="00F878BB" w:rsidRDefault="00F878BB" w:rsidP="00F878BB">
      <w:pPr>
        <w:pStyle w:val="ListParagraph"/>
        <w:numPr>
          <w:ilvl w:val="0"/>
          <w:numId w:val="10"/>
        </w:numPr>
      </w:pPr>
      <w:r>
        <w:t xml:space="preserve">Submit </w:t>
      </w:r>
      <w:r w:rsidR="00307800">
        <w:t xml:space="preserve">the </w:t>
      </w:r>
      <w:r>
        <w:t xml:space="preserve">new topic </w:t>
      </w:r>
      <w:r w:rsidR="00307800">
        <w:t xml:space="preserve">to </w:t>
      </w:r>
      <w:proofErr w:type="gramStart"/>
      <w:r w:rsidR="00307800">
        <w:t>Wo</w:t>
      </w:r>
      <w:proofErr w:type="gramEnd"/>
      <w:r w:rsidR="00307800">
        <w:t xml:space="preserve"> by Friday for inclusion on the following </w:t>
      </w:r>
      <w:r>
        <w:t xml:space="preserve">Tuesday meeting </w:t>
      </w:r>
      <w:r w:rsidR="00307800">
        <w:t>agenda. The new topic will be discussed by the NBD-PWG to decide if it is within scope.</w:t>
      </w:r>
    </w:p>
    <w:p w:rsidR="00F878BB" w:rsidRDefault="00307800" w:rsidP="00F878BB">
      <w:pPr>
        <w:pStyle w:val="ListParagraph"/>
        <w:numPr>
          <w:ilvl w:val="0"/>
          <w:numId w:val="10"/>
        </w:numPr>
      </w:pPr>
      <w:r>
        <w:t xml:space="preserve">Within </w:t>
      </w:r>
      <w:r w:rsidR="00F878BB">
        <w:t xml:space="preserve">60 days from </w:t>
      </w:r>
      <w:r>
        <w:t xml:space="preserve">the acceptance </w:t>
      </w:r>
      <w:r w:rsidR="00F878BB">
        <w:t xml:space="preserve">date of </w:t>
      </w:r>
      <w:r>
        <w:t xml:space="preserve">the </w:t>
      </w:r>
      <w:r w:rsidR="00F878BB">
        <w:t>topic</w:t>
      </w:r>
      <w:r>
        <w:t>,</w:t>
      </w:r>
      <w:r w:rsidR="00F878BB">
        <w:t xml:space="preserve"> </w:t>
      </w:r>
      <w:r>
        <w:t>submit the text to include in the identified volume following the steps outlined above.</w:t>
      </w:r>
    </w:p>
    <w:p w:rsidR="0089497B" w:rsidRDefault="0089497B" w:rsidP="0089497B">
      <w:r>
        <w:t>Important dates:</w:t>
      </w:r>
    </w:p>
    <w:p w:rsidR="0089497B" w:rsidRDefault="0089497B" w:rsidP="0089497B">
      <w:pPr>
        <w:pStyle w:val="ListParagraph"/>
        <w:numPr>
          <w:ilvl w:val="0"/>
          <w:numId w:val="10"/>
        </w:numPr>
      </w:pPr>
      <w:r>
        <w:t xml:space="preserve">March 30: </w:t>
      </w:r>
      <w:r w:rsidR="00BB264E">
        <w:t>D</w:t>
      </w:r>
      <w:r>
        <w:t xml:space="preserve">eadline </w:t>
      </w:r>
      <w:r w:rsidR="00BD45B1">
        <w:t>to submit</w:t>
      </w:r>
      <w:r>
        <w:t xml:space="preserve"> new topics to be considered for version 3</w:t>
      </w:r>
    </w:p>
    <w:p w:rsidR="0089497B" w:rsidRDefault="0089497B" w:rsidP="0089497B">
      <w:pPr>
        <w:pStyle w:val="ListParagraph"/>
        <w:numPr>
          <w:ilvl w:val="0"/>
          <w:numId w:val="10"/>
        </w:numPr>
      </w:pPr>
      <w:r>
        <w:t xml:space="preserve">June 1: </w:t>
      </w:r>
      <w:r w:rsidR="00BB264E">
        <w:t>D</w:t>
      </w:r>
      <w:r>
        <w:t>eadline for submission of any text to be included in version 3</w:t>
      </w:r>
    </w:p>
    <w:p w:rsidR="0089497B" w:rsidRDefault="0089497B" w:rsidP="0089497B">
      <w:pPr>
        <w:pStyle w:val="ListParagraph"/>
        <w:numPr>
          <w:ilvl w:val="0"/>
          <w:numId w:val="10"/>
        </w:numPr>
      </w:pPr>
      <w:r>
        <w:t xml:space="preserve">August 10: </w:t>
      </w:r>
      <w:r w:rsidR="00560068">
        <w:t>Announcement for 45 days public comment period</w:t>
      </w:r>
    </w:p>
    <w:p w:rsidR="00560068" w:rsidRDefault="00560068" w:rsidP="0089497B">
      <w:pPr>
        <w:pStyle w:val="ListParagraph"/>
        <w:numPr>
          <w:ilvl w:val="0"/>
          <w:numId w:val="10"/>
        </w:numPr>
      </w:pPr>
      <w:r>
        <w:t>September 23: Public comment period ends</w:t>
      </w:r>
    </w:p>
    <w:p w:rsidR="00C93F70" w:rsidRDefault="00C93F70" w:rsidP="00C93F70"/>
    <w:p w:rsidR="003D0A85" w:rsidRPr="003D0A85" w:rsidRDefault="003D0A85" w:rsidP="003D0A85">
      <w:pPr>
        <w:pStyle w:val="NBDVolume"/>
      </w:pPr>
      <w:r w:rsidRPr="003D0A85">
        <w:t>Volume 1</w:t>
      </w:r>
    </w:p>
    <w:tbl>
      <w:tblPr>
        <w:tblStyle w:val="MediumShading1"/>
        <w:tblW w:w="0" w:type="auto"/>
        <w:tblLook w:val="04A0" w:firstRow="1" w:lastRow="0" w:firstColumn="1" w:lastColumn="0" w:noHBand="0" w:noVBand="1"/>
      </w:tblPr>
      <w:tblGrid>
        <w:gridCol w:w="990"/>
        <w:gridCol w:w="6930"/>
        <w:gridCol w:w="1548"/>
      </w:tblGrid>
      <w:tr w:rsidR="003F68A6" w:rsidRPr="003F68A6" w:rsidTr="00367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90" w:type="dxa"/>
          </w:tcPr>
          <w:p w:rsidR="003F68A6" w:rsidRDefault="003F68A6" w:rsidP="003F68A6">
            <w:r>
              <w:t>Topic #</w:t>
            </w:r>
          </w:p>
        </w:tc>
        <w:tc>
          <w:tcPr>
            <w:tcW w:w="6930" w:type="dxa"/>
          </w:tcPr>
          <w:p w:rsidR="003F68A6" w:rsidRPr="003F68A6" w:rsidRDefault="0036760D" w:rsidP="003F68A6">
            <w:pPr>
              <w:cnfStyle w:val="100000000000" w:firstRow="1" w:lastRow="0" w:firstColumn="0" w:lastColumn="0" w:oddVBand="0" w:evenVBand="0" w:oddHBand="0" w:evenHBand="0" w:firstRowFirstColumn="0" w:firstRowLastColumn="0" w:lastRowFirstColumn="0" w:lastRowLastColumn="0"/>
            </w:pPr>
            <w:r>
              <w:t xml:space="preserve">Volume 1 </w:t>
            </w:r>
            <w:r w:rsidR="003F68A6">
              <w:t>Topic Description</w:t>
            </w:r>
          </w:p>
        </w:tc>
        <w:tc>
          <w:tcPr>
            <w:tcW w:w="1548" w:type="dxa"/>
          </w:tcPr>
          <w:p w:rsidR="003F68A6" w:rsidRPr="003F68A6" w:rsidRDefault="00047983" w:rsidP="003F68A6">
            <w:pPr>
              <w:cnfStyle w:val="100000000000" w:firstRow="1" w:lastRow="0" w:firstColumn="0" w:lastColumn="0" w:oddVBand="0" w:evenVBand="0" w:oddHBand="0" w:evenHBand="0" w:firstRowFirstColumn="0" w:firstRowLastColumn="0" w:lastRowFirstColumn="0" w:lastRowLastColumn="0"/>
            </w:pPr>
            <w:r>
              <w:t xml:space="preserve">Possible </w:t>
            </w:r>
            <w:r w:rsidR="003F68A6">
              <w:t>related section(s)</w:t>
            </w:r>
          </w:p>
        </w:tc>
      </w:tr>
      <w:tr w:rsidR="003F68A6" w:rsidRPr="003F68A6" w:rsidTr="00047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3F68A6" w:rsidRPr="003F68A6" w:rsidRDefault="003F68A6" w:rsidP="003F68A6">
            <w:pPr>
              <w:pStyle w:val="ListParagraph"/>
              <w:numPr>
                <w:ilvl w:val="1"/>
                <w:numId w:val="4"/>
              </w:numPr>
            </w:pPr>
          </w:p>
        </w:tc>
        <w:tc>
          <w:tcPr>
            <w:tcW w:w="6930" w:type="dxa"/>
          </w:tcPr>
          <w:p w:rsidR="003F68A6" w:rsidRPr="003F68A6" w:rsidRDefault="003F68A6" w:rsidP="003F68A6">
            <w:pPr>
              <w:cnfStyle w:val="000000100000" w:firstRow="0" w:lastRow="0" w:firstColumn="0" w:lastColumn="0" w:oddVBand="0" w:evenVBand="0" w:oddHBand="1" w:evenHBand="0" w:firstRowFirstColumn="0" w:firstRowLastColumn="0" w:lastRowFirstColumn="0" w:lastRowLastColumn="0"/>
            </w:pPr>
            <w:r w:rsidRPr="003F68A6">
              <w:t xml:space="preserve">Better characterization of implementation differences in instances of NoSQL (Not Only or No Structured Query Language [SQL]) or </w:t>
            </w:r>
            <w:proofErr w:type="spellStart"/>
            <w:r w:rsidRPr="003F68A6">
              <w:t>NewSQL</w:t>
            </w:r>
            <w:proofErr w:type="spellEnd"/>
            <w:r w:rsidRPr="003F68A6">
              <w:t xml:space="preserve"> data platforms</w:t>
            </w:r>
          </w:p>
        </w:tc>
        <w:tc>
          <w:tcPr>
            <w:tcW w:w="1548" w:type="dxa"/>
          </w:tcPr>
          <w:p w:rsidR="003F68A6" w:rsidRPr="003F68A6" w:rsidRDefault="001B05DF" w:rsidP="003F68A6">
            <w:pPr>
              <w:cnfStyle w:val="000000100000" w:firstRow="0" w:lastRow="0" w:firstColumn="0" w:lastColumn="0" w:oddVBand="0" w:evenVBand="0" w:oddHBand="1" w:evenHBand="0" w:firstRowFirstColumn="0" w:firstRowLastColumn="0" w:lastRowFirstColumn="0" w:lastRowLastColumn="0"/>
            </w:pPr>
            <w:r>
              <w:t xml:space="preserve">4.2.2, 4.2.3, </w:t>
            </w:r>
          </w:p>
        </w:tc>
      </w:tr>
      <w:tr w:rsidR="003F68A6" w:rsidRPr="003F68A6" w:rsidTr="000479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3F68A6" w:rsidRPr="003F68A6" w:rsidRDefault="003F68A6" w:rsidP="003F68A6">
            <w:pPr>
              <w:pStyle w:val="ListParagraph"/>
              <w:numPr>
                <w:ilvl w:val="1"/>
                <w:numId w:val="4"/>
              </w:numPr>
            </w:pPr>
          </w:p>
        </w:tc>
        <w:tc>
          <w:tcPr>
            <w:tcW w:w="6930" w:type="dxa"/>
          </w:tcPr>
          <w:p w:rsidR="003F68A6" w:rsidRPr="003F68A6" w:rsidRDefault="003F68A6" w:rsidP="003F68A6">
            <w:pPr>
              <w:cnfStyle w:val="000000010000" w:firstRow="0" w:lastRow="0" w:firstColumn="0" w:lastColumn="0" w:oddVBand="0" w:evenVBand="0" w:oddHBand="0" w:evenHBand="1" w:firstRowFirstColumn="0" w:firstRowLastColumn="0" w:lastRowFirstColumn="0" w:lastRowLastColumn="0"/>
            </w:pPr>
            <w:r w:rsidRPr="003F68A6">
              <w:t>Guidance on system and data flow metrics</w:t>
            </w:r>
          </w:p>
        </w:tc>
        <w:tc>
          <w:tcPr>
            <w:tcW w:w="1548" w:type="dxa"/>
          </w:tcPr>
          <w:p w:rsidR="003F68A6" w:rsidRPr="003F68A6" w:rsidRDefault="0062587D" w:rsidP="003F68A6">
            <w:pPr>
              <w:cnfStyle w:val="000000010000" w:firstRow="0" w:lastRow="0" w:firstColumn="0" w:lastColumn="0" w:oddVBand="0" w:evenVBand="0" w:oddHBand="0" w:evenHBand="1" w:firstRowFirstColumn="0" w:firstRowLastColumn="0" w:lastRowFirstColumn="0" w:lastRowLastColumn="0"/>
            </w:pPr>
            <w:r>
              <w:t>5.6</w:t>
            </w:r>
          </w:p>
        </w:tc>
      </w:tr>
      <w:tr w:rsidR="003F68A6" w:rsidRPr="003F68A6" w:rsidTr="00047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3F68A6" w:rsidRPr="003F68A6" w:rsidRDefault="003F68A6" w:rsidP="003F68A6">
            <w:pPr>
              <w:pStyle w:val="ListParagraph"/>
              <w:numPr>
                <w:ilvl w:val="1"/>
                <w:numId w:val="4"/>
              </w:numPr>
            </w:pPr>
          </w:p>
        </w:tc>
        <w:tc>
          <w:tcPr>
            <w:tcW w:w="6930" w:type="dxa"/>
          </w:tcPr>
          <w:p w:rsidR="003F68A6" w:rsidRPr="003F68A6" w:rsidRDefault="003F68A6" w:rsidP="003F68A6">
            <w:pPr>
              <w:cnfStyle w:val="000000100000" w:firstRow="0" w:lastRow="0" w:firstColumn="0" w:lastColumn="0" w:oddVBand="0" w:evenVBand="0" w:oddHBand="1" w:evenHBand="0" w:firstRowFirstColumn="0" w:firstRowLastColumn="0" w:lastRowFirstColumn="0" w:lastRowLastColumn="0"/>
            </w:pPr>
            <w:r w:rsidRPr="003F68A6">
              <w:t>Discussion of changes in algorithms and statistical measures</w:t>
            </w:r>
          </w:p>
        </w:tc>
        <w:tc>
          <w:tcPr>
            <w:tcW w:w="1548" w:type="dxa"/>
          </w:tcPr>
          <w:p w:rsidR="003F68A6" w:rsidRPr="003F68A6" w:rsidRDefault="0062587D" w:rsidP="003F68A6">
            <w:pPr>
              <w:cnfStyle w:val="000000100000" w:firstRow="0" w:lastRow="0" w:firstColumn="0" w:lastColumn="0" w:oddVBand="0" w:evenVBand="0" w:oddHBand="1" w:evenHBand="0" w:firstRowFirstColumn="0" w:firstRowLastColumn="0" w:lastRowFirstColumn="0" w:lastRowLastColumn="0"/>
            </w:pPr>
            <w:r>
              <w:t>5.1, 5.6</w:t>
            </w:r>
          </w:p>
        </w:tc>
      </w:tr>
      <w:tr w:rsidR="003F68A6" w:rsidRPr="003F68A6" w:rsidTr="000479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3F68A6" w:rsidRPr="003F68A6" w:rsidRDefault="003F68A6" w:rsidP="003F68A6">
            <w:pPr>
              <w:pStyle w:val="ListParagraph"/>
              <w:numPr>
                <w:ilvl w:val="1"/>
                <w:numId w:val="4"/>
              </w:numPr>
            </w:pPr>
          </w:p>
        </w:tc>
        <w:tc>
          <w:tcPr>
            <w:tcW w:w="6930" w:type="dxa"/>
          </w:tcPr>
          <w:p w:rsidR="003F68A6" w:rsidRPr="003F68A6" w:rsidRDefault="003F68A6" w:rsidP="003F68A6">
            <w:pPr>
              <w:cnfStyle w:val="000000010000" w:firstRow="0" w:lastRow="0" w:firstColumn="0" w:lastColumn="0" w:oddVBand="0" w:evenVBand="0" w:oddHBand="0" w:evenHBand="1" w:firstRowFirstColumn="0" w:firstRowLastColumn="0" w:lastRowFirstColumn="0" w:lastRowLastColumn="0"/>
            </w:pPr>
            <w:r w:rsidRPr="003F68A6">
              <w:t>Discussions of new programming languages</w:t>
            </w:r>
          </w:p>
        </w:tc>
        <w:tc>
          <w:tcPr>
            <w:tcW w:w="1548" w:type="dxa"/>
          </w:tcPr>
          <w:p w:rsidR="003F68A6" w:rsidRPr="003F68A6" w:rsidRDefault="0062587D" w:rsidP="003F68A6">
            <w:pPr>
              <w:cnfStyle w:val="000000010000" w:firstRow="0" w:lastRow="0" w:firstColumn="0" w:lastColumn="0" w:oddVBand="0" w:evenVBand="0" w:oddHBand="0" w:evenHBand="1" w:firstRowFirstColumn="0" w:firstRowLastColumn="0" w:lastRowFirstColumn="0" w:lastRowLastColumn="0"/>
            </w:pPr>
            <w:r>
              <w:t>4.3.5</w:t>
            </w:r>
          </w:p>
        </w:tc>
      </w:tr>
      <w:tr w:rsidR="003F68A6" w:rsidRPr="003F68A6" w:rsidTr="000479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3F68A6" w:rsidRPr="003F68A6" w:rsidRDefault="003F68A6" w:rsidP="003F68A6">
            <w:pPr>
              <w:pStyle w:val="ListParagraph"/>
              <w:numPr>
                <w:ilvl w:val="1"/>
                <w:numId w:val="4"/>
              </w:numPr>
            </w:pPr>
          </w:p>
        </w:tc>
        <w:tc>
          <w:tcPr>
            <w:tcW w:w="6930" w:type="dxa"/>
          </w:tcPr>
          <w:p w:rsidR="003F68A6" w:rsidRPr="003F68A6" w:rsidRDefault="003F68A6" w:rsidP="003F68A6">
            <w:pPr>
              <w:cnfStyle w:val="000000100000" w:firstRow="0" w:lastRow="0" w:firstColumn="0" w:lastColumn="0" w:oddVBand="0" w:evenVBand="0" w:oddHBand="1" w:evenHBand="0" w:firstRowFirstColumn="0" w:firstRowLastColumn="0" w:lastRowFirstColumn="0" w:lastRowLastColumn="0"/>
            </w:pPr>
            <w:r w:rsidRPr="003F68A6">
              <w:t>Expanding relationships to machine learning and virtual reality</w:t>
            </w:r>
          </w:p>
        </w:tc>
        <w:tc>
          <w:tcPr>
            <w:tcW w:w="1548" w:type="dxa"/>
          </w:tcPr>
          <w:p w:rsidR="003F68A6" w:rsidRPr="003F68A6" w:rsidRDefault="0062587D" w:rsidP="003F68A6">
            <w:pPr>
              <w:cnfStyle w:val="000000100000" w:firstRow="0" w:lastRow="0" w:firstColumn="0" w:lastColumn="0" w:oddVBand="0" w:evenVBand="0" w:oddHBand="1" w:evenHBand="0" w:firstRowFirstColumn="0" w:firstRowLastColumn="0" w:lastRowFirstColumn="0" w:lastRowLastColumn="0"/>
            </w:pPr>
            <w:r>
              <w:t>4.3</w:t>
            </w:r>
          </w:p>
        </w:tc>
      </w:tr>
      <w:tr w:rsidR="007E3BAC" w:rsidRPr="003F68A6" w:rsidTr="0004798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7E3BAC" w:rsidRPr="003F68A6" w:rsidRDefault="007E3BAC" w:rsidP="003F68A6">
            <w:pPr>
              <w:pStyle w:val="ListParagraph"/>
              <w:numPr>
                <w:ilvl w:val="1"/>
                <w:numId w:val="4"/>
              </w:numPr>
            </w:pPr>
          </w:p>
        </w:tc>
        <w:tc>
          <w:tcPr>
            <w:tcW w:w="6930" w:type="dxa"/>
          </w:tcPr>
          <w:p w:rsidR="007E3BAC" w:rsidRPr="003F68A6" w:rsidRDefault="007E3BAC" w:rsidP="003F68A6">
            <w:pPr>
              <w:cnfStyle w:val="000000010000" w:firstRow="0" w:lastRow="0" w:firstColumn="0" w:lastColumn="0" w:oddVBand="0" w:evenVBand="0" w:oddHBand="0" w:evenHBand="1" w:firstRowFirstColumn="0" w:firstRowLastColumn="0" w:lastRowFirstColumn="0" w:lastRowLastColumn="0"/>
            </w:pPr>
            <w:r>
              <w:t>Add new citations</w:t>
            </w:r>
          </w:p>
        </w:tc>
        <w:tc>
          <w:tcPr>
            <w:tcW w:w="1548" w:type="dxa"/>
          </w:tcPr>
          <w:p w:rsidR="007E3BAC" w:rsidRDefault="007E3BAC" w:rsidP="003F68A6">
            <w:pPr>
              <w:cnfStyle w:val="000000010000" w:firstRow="0" w:lastRow="0" w:firstColumn="0" w:lastColumn="0" w:oddVBand="0" w:evenVBand="0" w:oddHBand="0" w:evenHBand="1" w:firstRowFirstColumn="0" w:firstRowLastColumn="0" w:lastRowFirstColumn="0" w:lastRowLastColumn="0"/>
            </w:pPr>
          </w:p>
        </w:tc>
      </w:tr>
    </w:tbl>
    <w:p w:rsidR="003F68A6" w:rsidRDefault="003F68A6" w:rsidP="003F68A6"/>
    <w:p w:rsidR="00181149" w:rsidRDefault="00181149" w:rsidP="003F68A6"/>
    <w:p w:rsidR="003D0A85" w:rsidRDefault="003D0A85" w:rsidP="003D0A85">
      <w:pPr>
        <w:pStyle w:val="NBDVolume"/>
      </w:pPr>
      <w:r>
        <w:t>Volume 2</w:t>
      </w:r>
    </w:p>
    <w:tbl>
      <w:tblPr>
        <w:tblStyle w:val="MediumShading1"/>
        <w:tblW w:w="0" w:type="auto"/>
        <w:tblLook w:val="04A0" w:firstRow="1" w:lastRow="0" w:firstColumn="1" w:lastColumn="0" w:noHBand="0" w:noVBand="1"/>
      </w:tblPr>
      <w:tblGrid>
        <w:gridCol w:w="990"/>
        <w:gridCol w:w="6930"/>
        <w:gridCol w:w="1548"/>
      </w:tblGrid>
      <w:tr w:rsidR="002466EE" w:rsidRPr="003F68A6" w:rsidTr="00437B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Default="0062587D" w:rsidP="002466EE">
            <w:pPr>
              <w:keepNext/>
              <w:keepLines/>
            </w:pPr>
            <w:r>
              <w:t>Topic #</w:t>
            </w:r>
          </w:p>
        </w:tc>
        <w:tc>
          <w:tcPr>
            <w:tcW w:w="6930" w:type="dxa"/>
          </w:tcPr>
          <w:p w:rsidR="0062587D" w:rsidRPr="003F68A6" w:rsidRDefault="0036760D" w:rsidP="002466EE">
            <w:pPr>
              <w:keepNext/>
              <w:keepLines/>
              <w:cnfStyle w:val="100000000000" w:firstRow="1" w:lastRow="0" w:firstColumn="0" w:lastColumn="0" w:oddVBand="0" w:evenVBand="0" w:oddHBand="0" w:evenHBand="0" w:firstRowFirstColumn="0" w:firstRowLastColumn="0" w:lastRowFirstColumn="0" w:lastRowLastColumn="0"/>
            </w:pPr>
            <w:r>
              <w:t xml:space="preserve">Volume 2 </w:t>
            </w:r>
            <w:r w:rsidR="0062587D">
              <w:t>Topic Description</w:t>
            </w:r>
          </w:p>
        </w:tc>
        <w:tc>
          <w:tcPr>
            <w:tcW w:w="1548" w:type="dxa"/>
          </w:tcPr>
          <w:p w:rsidR="0062587D" w:rsidRPr="003F68A6" w:rsidRDefault="0062587D" w:rsidP="002466EE">
            <w:pPr>
              <w:keepNext/>
              <w:keepLines/>
              <w:cnfStyle w:val="100000000000" w:firstRow="1" w:lastRow="0" w:firstColumn="0" w:lastColumn="0" w:oddVBand="0" w:evenVBand="0" w:oddHBand="0" w:evenHBand="0" w:firstRowFirstColumn="0" w:firstRowLastColumn="0" w:lastRowFirstColumn="0" w:lastRowLastColumn="0"/>
            </w:pPr>
            <w:r>
              <w:t>Possible related section(s)</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62587D" w:rsidP="002466EE">
            <w:pPr>
              <w:keepNext/>
              <w:keepLines/>
            </w:pPr>
            <w:r>
              <w:t>2.1</w:t>
            </w:r>
          </w:p>
        </w:tc>
        <w:tc>
          <w:tcPr>
            <w:tcW w:w="6930" w:type="dxa"/>
          </w:tcPr>
          <w:p w:rsidR="0062587D" w:rsidRPr="003F68A6" w:rsidRDefault="00512E32" w:rsidP="00512E32">
            <w:pPr>
              <w:keepNext/>
              <w:keepLines/>
              <w:cnfStyle w:val="000000100000" w:firstRow="0" w:lastRow="0" w:firstColumn="0" w:lastColumn="0" w:oddVBand="0" w:evenVBand="0" w:oddHBand="1" w:evenHBand="0" w:firstRowFirstColumn="0" w:firstRowLastColumn="0" w:lastRowFirstColumn="0" w:lastRowLastColumn="0"/>
            </w:pPr>
            <w:r>
              <w:t>NIST cloud taxonomy</w:t>
            </w:r>
          </w:p>
        </w:tc>
        <w:tc>
          <w:tcPr>
            <w:tcW w:w="1548" w:type="dxa"/>
          </w:tcPr>
          <w:p w:rsidR="0062587D" w:rsidRPr="003F68A6" w:rsidRDefault="00512E32" w:rsidP="002466EE">
            <w:pPr>
              <w:keepNext/>
              <w:keepLines/>
              <w:cnfStyle w:val="000000100000" w:firstRow="0" w:lastRow="0" w:firstColumn="0" w:lastColumn="0" w:oddVBand="0" w:evenVBand="0" w:oddHBand="1" w:evenHBand="0" w:firstRowFirstColumn="0" w:firstRowLastColumn="0" w:lastRowFirstColumn="0" w:lastRowLastColumn="0"/>
            </w:pPr>
            <w:r>
              <w:t>New section</w:t>
            </w:r>
          </w:p>
        </w:tc>
      </w:tr>
      <w:tr w:rsidR="0062587D" w:rsidRPr="003F68A6" w:rsidTr="00437B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62587D" w:rsidP="002466EE">
            <w:pPr>
              <w:keepNext/>
              <w:keepLines/>
            </w:pPr>
            <w:r>
              <w:t>2.2</w:t>
            </w:r>
          </w:p>
        </w:tc>
        <w:tc>
          <w:tcPr>
            <w:tcW w:w="6930" w:type="dxa"/>
          </w:tcPr>
          <w:p w:rsidR="0062587D" w:rsidRPr="003F68A6" w:rsidRDefault="00512E32" w:rsidP="002466EE">
            <w:pPr>
              <w:keepNext/>
              <w:keepLines/>
              <w:cnfStyle w:val="000000010000" w:firstRow="0" w:lastRow="0" w:firstColumn="0" w:lastColumn="0" w:oddVBand="0" w:evenVBand="0" w:oddHBand="0" w:evenHBand="1" w:firstRowFirstColumn="0" w:firstRowLastColumn="0" w:lastRowFirstColumn="0" w:lastRowLastColumn="0"/>
            </w:pPr>
            <w:r>
              <w:t>Security and privacy taxonomy with respect to NIST SP800-53</w:t>
            </w:r>
          </w:p>
        </w:tc>
        <w:tc>
          <w:tcPr>
            <w:tcW w:w="1548" w:type="dxa"/>
          </w:tcPr>
          <w:p w:rsidR="0062587D" w:rsidRPr="003F68A6" w:rsidRDefault="0062587D" w:rsidP="002466EE">
            <w:pPr>
              <w:keepNext/>
              <w:keepLines/>
              <w:cnfStyle w:val="000000010000" w:firstRow="0" w:lastRow="0" w:firstColumn="0" w:lastColumn="0" w:oddVBand="0" w:evenVBand="0" w:oddHBand="0" w:evenHBand="1" w:firstRowFirstColumn="0" w:firstRowLastColumn="0" w:lastRowFirstColumn="0" w:lastRowLastColumn="0"/>
            </w:pP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62587D" w:rsidP="002466EE">
            <w:pPr>
              <w:keepNext/>
              <w:keepLines/>
            </w:pPr>
            <w:r>
              <w:t>2.3</w:t>
            </w:r>
          </w:p>
        </w:tc>
        <w:tc>
          <w:tcPr>
            <w:tcW w:w="6930" w:type="dxa"/>
          </w:tcPr>
          <w:p w:rsidR="0062587D" w:rsidRPr="003F68A6" w:rsidRDefault="00512E32" w:rsidP="002466EE">
            <w:pPr>
              <w:keepNext/>
              <w:keepLines/>
              <w:cnfStyle w:val="000000100000" w:firstRow="0" w:lastRow="0" w:firstColumn="0" w:lastColumn="0" w:oddVBand="0" w:evenVBand="0" w:oddHBand="1" w:evenHBand="0" w:firstRowFirstColumn="0" w:firstRowLastColumn="0" w:lastRowFirstColumn="0" w:lastRowLastColumn="0"/>
            </w:pPr>
            <w:r>
              <w:t>Other relevant taxonomies</w:t>
            </w:r>
          </w:p>
        </w:tc>
        <w:tc>
          <w:tcPr>
            <w:tcW w:w="1548" w:type="dxa"/>
          </w:tcPr>
          <w:p w:rsidR="0062587D" w:rsidRPr="003F68A6" w:rsidRDefault="00512E32" w:rsidP="002466EE">
            <w:pPr>
              <w:keepNext/>
              <w:keepLines/>
              <w:cnfStyle w:val="000000100000" w:firstRow="0" w:lastRow="0" w:firstColumn="0" w:lastColumn="0" w:oddVBand="0" w:evenVBand="0" w:oddHBand="1" w:evenHBand="0" w:firstRowFirstColumn="0" w:firstRowLastColumn="0" w:lastRowFirstColumn="0" w:lastRowLastColumn="0"/>
            </w:pPr>
            <w:r>
              <w:t>New section</w:t>
            </w:r>
          </w:p>
        </w:tc>
      </w:tr>
    </w:tbl>
    <w:p w:rsidR="0062587D" w:rsidRDefault="0062587D" w:rsidP="00C93F70"/>
    <w:p w:rsidR="0062587D" w:rsidRDefault="0062587D" w:rsidP="00C93F70"/>
    <w:p w:rsidR="003D0A85" w:rsidRDefault="003D0A85" w:rsidP="003D0A85">
      <w:pPr>
        <w:pStyle w:val="NBDVolume"/>
      </w:pPr>
      <w:r>
        <w:t>Volume 3</w:t>
      </w:r>
    </w:p>
    <w:tbl>
      <w:tblPr>
        <w:tblStyle w:val="MediumShading1"/>
        <w:tblW w:w="0" w:type="auto"/>
        <w:tblLook w:val="04A0" w:firstRow="1" w:lastRow="0" w:firstColumn="1" w:lastColumn="0" w:noHBand="0" w:noVBand="1"/>
      </w:tblPr>
      <w:tblGrid>
        <w:gridCol w:w="990"/>
        <w:gridCol w:w="6930"/>
        <w:gridCol w:w="1548"/>
      </w:tblGrid>
      <w:tr w:rsidR="0062587D" w:rsidRPr="003F68A6" w:rsidTr="00437B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Default="0062587D" w:rsidP="00437BE4">
            <w:r>
              <w:t>Topic #</w:t>
            </w:r>
          </w:p>
        </w:tc>
        <w:tc>
          <w:tcPr>
            <w:tcW w:w="6930" w:type="dxa"/>
          </w:tcPr>
          <w:p w:rsidR="0062587D" w:rsidRPr="003F68A6" w:rsidRDefault="0036760D" w:rsidP="00437BE4">
            <w:pPr>
              <w:cnfStyle w:val="100000000000" w:firstRow="1" w:lastRow="0" w:firstColumn="0" w:lastColumn="0" w:oddVBand="0" w:evenVBand="0" w:oddHBand="0" w:evenHBand="0" w:firstRowFirstColumn="0" w:firstRowLastColumn="0" w:lastRowFirstColumn="0" w:lastRowLastColumn="0"/>
            </w:pPr>
            <w:r>
              <w:t xml:space="preserve">Volume 3 </w:t>
            </w:r>
            <w:r w:rsidR="0062587D">
              <w:t>Topic Description</w:t>
            </w:r>
          </w:p>
        </w:tc>
        <w:tc>
          <w:tcPr>
            <w:tcW w:w="1548" w:type="dxa"/>
          </w:tcPr>
          <w:p w:rsidR="0062587D" w:rsidRPr="003F68A6" w:rsidRDefault="0062587D" w:rsidP="00437BE4">
            <w:pPr>
              <w:cnfStyle w:val="100000000000" w:firstRow="1" w:lastRow="0" w:firstColumn="0" w:lastColumn="0" w:oddVBand="0" w:evenVBand="0" w:oddHBand="0" w:evenHBand="0" w:firstRowFirstColumn="0" w:firstRowLastColumn="0" w:lastRowFirstColumn="0" w:lastRowLastColumn="0"/>
            </w:pPr>
            <w:r>
              <w:t>Possible related section(s)</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62587D" w:rsidP="00437BE4">
            <w:r>
              <w:t>3.1</w:t>
            </w:r>
          </w:p>
        </w:tc>
        <w:tc>
          <w:tcPr>
            <w:tcW w:w="6930" w:type="dxa"/>
          </w:tcPr>
          <w:p w:rsidR="0062587D" w:rsidRPr="003F68A6" w:rsidRDefault="0062587D" w:rsidP="00437BE4">
            <w:pPr>
              <w:cnfStyle w:val="000000100000" w:firstRow="0" w:lastRow="0" w:firstColumn="0" w:lastColumn="0" w:oddVBand="0" w:evenVBand="0" w:oddHBand="1" w:evenHBand="0" w:firstRowFirstColumn="0" w:firstRowLastColumn="0" w:lastRowFirstColumn="0" w:lastRowLastColumn="0"/>
            </w:pPr>
            <w:r>
              <w:t>Submit new use cases using the Use Case Template 2 (</w:t>
            </w:r>
            <w:r w:rsidRPr="003D0A85">
              <w:t>https://bigdatawg.nist.gov/_uploadfiles/M0621_v2_7345181325.pdf</w:t>
            </w:r>
            <w:r>
              <w:t>)</w:t>
            </w:r>
          </w:p>
        </w:tc>
        <w:tc>
          <w:tcPr>
            <w:tcW w:w="1548" w:type="dxa"/>
          </w:tcPr>
          <w:p w:rsidR="0062587D" w:rsidRPr="003F68A6" w:rsidRDefault="0062587D" w:rsidP="00437BE4">
            <w:pPr>
              <w:cnfStyle w:val="000000100000" w:firstRow="0" w:lastRow="0" w:firstColumn="0" w:lastColumn="0" w:oddVBand="0" w:evenVBand="0" w:oddHBand="1" w:evenHBand="0" w:firstRowFirstColumn="0" w:firstRowLastColumn="0" w:lastRowFirstColumn="0" w:lastRowLastColumn="0"/>
            </w:pPr>
          </w:p>
        </w:tc>
      </w:tr>
      <w:tr w:rsidR="0062587D" w:rsidRPr="003F68A6" w:rsidTr="00437B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62587D" w:rsidP="00437BE4">
            <w:r>
              <w:t>3.2</w:t>
            </w:r>
          </w:p>
        </w:tc>
        <w:tc>
          <w:tcPr>
            <w:tcW w:w="6930" w:type="dxa"/>
          </w:tcPr>
          <w:p w:rsidR="0062587D" w:rsidRPr="003F68A6" w:rsidRDefault="0062587D" w:rsidP="00437BE4">
            <w:pPr>
              <w:cnfStyle w:val="000000010000" w:firstRow="0" w:lastRow="0" w:firstColumn="0" w:lastColumn="0" w:oddVBand="0" w:evenVBand="0" w:oddHBand="0" w:evenHBand="1" w:firstRowFirstColumn="0" w:firstRowLastColumn="0" w:lastRowFirstColumn="0" w:lastRowLastColumn="0"/>
            </w:pPr>
            <w:r>
              <w:t>E</w:t>
            </w:r>
            <w:r w:rsidRPr="003D0A85">
              <w:t>valuate additional use cases as they are submitted</w:t>
            </w:r>
          </w:p>
        </w:tc>
        <w:tc>
          <w:tcPr>
            <w:tcW w:w="1548" w:type="dxa"/>
          </w:tcPr>
          <w:p w:rsidR="0062587D" w:rsidRPr="003F68A6" w:rsidRDefault="0062587D" w:rsidP="00437BE4">
            <w:pPr>
              <w:cnfStyle w:val="000000010000" w:firstRow="0" w:lastRow="0" w:firstColumn="0" w:lastColumn="0" w:oddVBand="0" w:evenVBand="0" w:oddHBand="0" w:evenHBand="1" w:firstRowFirstColumn="0" w:firstRowLastColumn="0" w:lastRowFirstColumn="0" w:lastRowLastColumn="0"/>
            </w:pPr>
          </w:p>
        </w:tc>
      </w:tr>
    </w:tbl>
    <w:p w:rsidR="0062587D" w:rsidRDefault="0062587D" w:rsidP="00C93F70"/>
    <w:p w:rsidR="0062587D" w:rsidRDefault="0062587D" w:rsidP="00C93F70"/>
    <w:p w:rsidR="003D0A85" w:rsidRDefault="003D0A85" w:rsidP="003D0A85">
      <w:pPr>
        <w:pStyle w:val="NBDVolume"/>
      </w:pPr>
      <w:r>
        <w:t>Volume 4</w:t>
      </w:r>
    </w:p>
    <w:tbl>
      <w:tblPr>
        <w:tblStyle w:val="MediumShading1"/>
        <w:tblW w:w="0" w:type="auto"/>
        <w:tblLook w:val="04A0" w:firstRow="1" w:lastRow="0" w:firstColumn="1" w:lastColumn="0" w:noHBand="0" w:noVBand="1"/>
      </w:tblPr>
      <w:tblGrid>
        <w:gridCol w:w="1080"/>
        <w:gridCol w:w="6840"/>
        <w:gridCol w:w="1638"/>
      </w:tblGrid>
      <w:tr w:rsidR="003C3B8D" w:rsidRPr="003C3B8D" w:rsidTr="003C3B8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80" w:type="dxa"/>
          </w:tcPr>
          <w:p w:rsidR="003C3B8D" w:rsidRDefault="003C3B8D" w:rsidP="00437BE4">
            <w:r>
              <w:t>Topic #</w:t>
            </w:r>
          </w:p>
        </w:tc>
        <w:tc>
          <w:tcPr>
            <w:tcW w:w="6840" w:type="dxa"/>
          </w:tcPr>
          <w:p w:rsidR="003C3B8D" w:rsidRPr="003F68A6" w:rsidRDefault="0036760D" w:rsidP="00437BE4">
            <w:pPr>
              <w:cnfStyle w:val="100000000000" w:firstRow="1" w:lastRow="0" w:firstColumn="0" w:lastColumn="0" w:oddVBand="0" w:evenVBand="0" w:oddHBand="0" w:evenHBand="0" w:firstRowFirstColumn="0" w:firstRowLastColumn="0" w:lastRowFirstColumn="0" w:lastRowLastColumn="0"/>
            </w:pPr>
            <w:r>
              <w:t xml:space="preserve">Volume 4 </w:t>
            </w:r>
            <w:r w:rsidR="003C3B8D">
              <w:t>Topic Description</w:t>
            </w:r>
          </w:p>
        </w:tc>
        <w:tc>
          <w:tcPr>
            <w:tcW w:w="1638" w:type="dxa"/>
          </w:tcPr>
          <w:p w:rsidR="003C3B8D" w:rsidRPr="003F68A6" w:rsidRDefault="003C3B8D" w:rsidP="00437BE4">
            <w:pPr>
              <w:cnfStyle w:val="100000000000" w:firstRow="1" w:lastRow="0" w:firstColumn="0" w:lastColumn="0" w:oddVBand="0" w:evenVBand="0" w:oddHBand="0" w:evenHBand="0" w:firstRowFirstColumn="0" w:firstRowLastColumn="0" w:lastRowFirstColumn="0" w:lastRowLastColumn="0"/>
            </w:pPr>
            <w:r>
              <w:t>Possible related section(s)</w:t>
            </w: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The NBD-PWG has expanded Big Data security and privacy analysis and fostered adoption through deeper cross-linking to related standards. Progress was made but work remains.</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2</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Explicit phase-specific guidance was initiated, but not fully implemented, especially in Appendix A.</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3</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 xml:space="preserve">Develop improved guidelines for integrating supporting Big Data </w:t>
            </w:r>
            <w:r w:rsidRPr="003C3B8D">
              <w:lastRenderedPageBreak/>
              <w:t>systems dedicated to security and privacy (Big Data security and privacy dogfooding).</w:t>
            </w:r>
            <w:r w:rsidRPr="003C3B8D">
              <w:rPr>
                <w:vertAlign w:val="superscript"/>
              </w:rPr>
              <w:footnoteReference w:id="1"/>
            </w:r>
            <w:r w:rsidRPr="003C3B8D">
              <w:t xml:space="preserve">  Healthcare is the strongest use case, where risks are best understood.</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lastRenderedPageBreak/>
              <w:t>4.4</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 xml:space="preserve">Incorporate security and privacy metadata-rich Big Data orchestration processes, enabled by tools such as </w:t>
            </w:r>
            <w:proofErr w:type="spellStart"/>
            <w:r w:rsidRPr="003C3B8D">
              <w:t>Rundeck</w:t>
            </w:r>
            <w:proofErr w:type="spellEnd"/>
            <w:r w:rsidRPr="003C3B8D">
              <w:t xml:space="preserve"> </w:t>
            </w:r>
            <w:r w:rsidRPr="003C3B8D">
              <w:fldChar w:fldCharType="begin" w:fldLock="1"/>
            </w:r>
            <w:r w:rsidRPr="003C3B8D">
              <w:instrText>ADDIN CSL_CITATION { "citationItems" : [ { "id" : "ITEM-1", "itemData" : { "DOI" : "10.1109/MS.2014.92", "ISSN" : "07407459", "abstract" : "Managing and controlling a service's provision is tricky, but tools for service orchestration, like Rundeck, can make our lives easier. Rundeck bridges the gap between software building and system configuration by allowing us to define tasks to deploy the software or configure its operation. After installing Rundeck, administrators typically define the characteristics of the computing nodes (hosts) where jobs will run, as well as the jobs themselves. Defining a job involves specifying its options and its workflow. Administrators define workflows in terms of node steps, which run on each node, or steps that execute once for the entire workflow. When a job is run, administrators have to enter its options and can control the nodes where it will execute. All job activity reports are stored in a queryable database. Sophisticated access control allows administrators to define groups and access control policies by project, group, or job. Rundeck's shiny graphical interface can make it appeal to a wide user base. The Web extra at http://youtu.be/oNJ8ejmfGyg is an audio podcast of the Tools of the Trade column in which author Diomidis Spinellis discusses how managing and controlling a service's provision is tricky, but tools for service orchestration, like Rundeck, can make our lives easier.", "author" : [ { "dropping-particle" : "", "family" : "Spinellis", "given" : "Diomidis", "non-dropping-particle" : "", "parse-names" : false, "suffix" : "" } ], "container-title" : "IEEE Software", "id" : "ITEM-1", "issue" : "4", "issued" : { "date-parts" : [ [ "2014" ] ] }, "page" : "16-18", "title" : "Service orchestration with Rundeck", "type" : "article-journal", "volume" : "31" }, "uris" : [ "http://www.mendeley.com/documents/?uuid=ac472715-809a-4561-b91d-3b275301744f" ] } ], "mendeley" : { "formattedCitation" : "(Spinellis, 2014)", "plainTextFormattedCitation" : "(Spinellis, 2014)", "previouslyFormattedCitation" : "(Spinellis, 2014)" }, "properties" : { "noteIndex" : 18 }, "schema" : "https://github.com/citation-style-language/schema/raw/master/csl-citation.json" }</w:instrText>
            </w:r>
            <w:r w:rsidRPr="003C3B8D">
              <w:fldChar w:fldCharType="separate"/>
            </w:r>
            <w:r w:rsidRPr="003C3B8D">
              <w:rPr>
                <w:noProof/>
              </w:rPr>
              <w:t>(Spinellis, 2014)</w:t>
            </w:r>
            <w:r w:rsidRPr="003C3B8D">
              <w:fldChar w:fldCharType="end"/>
            </w:r>
            <w:r w:rsidRPr="003C3B8D">
              <w:t>.</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5</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Facilitate incorporation of security and privacy models for the software development life cycle. For example, there is a need to describe Big Data security and privacy practices that address the full life cycle of Big Data analytics and machine learning.</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6</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 xml:space="preserve">Draft a Big Data-annotated version of the NIST Privacy Catalog (see </w:t>
            </w:r>
            <w:r w:rsidRPr="003C3B8D">
              <w:fldChar w:fldCharType="begin" w:fldLock="1"/>
            </w:r>
            <w:r w:rsidRPr="003C3B8D">
              <w:instrText>ADDIN CSL_CITATION { "citationItems" : [ { "id" : "ITEM-1", "itemData" : { "DOI" : "10.6028/NIST.SP.800-53r4", "ISBN" : "3019753058", "abstract" : "This publication provides a catalog of security and privacy controls for federal information systems and organizations and a process for selecting controls to protect organizational operations (including mission, functions, image, and reputation), organizational assets, individuals, other organizations, and the Nation from a diverse set of threats including hostile cyber attacks, natural disasters, structural failures, and human errors. The controls are customizable and implemented as part of an organization-wide process that manages information security and privacy risk. The controls address a diverse set of security and privacy requirements across the federal government and critical infrastructure, derived from legislation, Executive Orders, policies, directives, regulations, standards, and/or mission/business needs. The publication also describes how to develop specialized sets of controls, or overlays, tailored for specific types of missions/business functions, technologies, or environments of operation. Finally, the catalog of security controls addresses security from both a functionality perspective (the strength of security functions and mechanisms provided) and an assurance perspective (the measures of confidence in the implemented security capability). Addressing both security functionality and security assurance ensures that information technology products and the information systems built from those products using sound systems and security engineering principles are sufficiently trustworthy.", "author" : [ { "dropping-particle" : "", "family" : "National Institute of Standards and Technology (NIST)", "given" : "", "non-dropping-particle" : "", "parse-names" : false, "suffix" : "" } ], "container-title" : "National Institute of Standards and Technology (NIST) - Special Publication", "id" : "ITEM-1", "issued" : { "date-parts" : [ [ "2014" ] ] }, "number-of-pages" : "1-460", "title" : "NIST SP 800-53 Rev.4: Security and Privacy Controls for Federal Information Systems and Organizations", "type" : "report", "volume" : "800-53" }, "uris" : [ "http://www.mendeley.com/documents/?uuid=254552e4-2812-4f62-9f25-f8d8a20b2a1a" ] } ], "mendeley" : { "formattedCitation" : "(National Institute of Standards and Technology (NIST), 2014)", "plainTextFormattedCitation" : "(National Institute of Standards and Technology (NIST), 2014)", "previouslyFormattedCitation" : "(National Institute of Standards and Technology (NIST), 2014)" }, "properties" : { "noteIndex" : 18 }, "schema" : "https://github.com/citation-style-language/schema/raw/master/csl-citation.json" }</w:instrText>
            </w:r>
            <w:r w:rsidRPr="003C3B8D">
              <w:fldChar w:fldCharType="separate"/>
            </w:r>
            <w:r w:rsidRPr="003C3B8D">
              <w:rPr>
                <w:noProof/>
              </w:rPr>
              <w:t>(National Institute of Standards and Technology (NIST), 2014)</w:t>
            </w:r>
            <w:r w:rsidRPr="003C3B8D">
              <w:fldChar w:fldCharType="end"/>
            </w:r>
            <w:r w:rsidRPr="003C3B8D">
              <w:t xml:space="preserve">, Appendix J). </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7</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 xml:space="preserve">Identify Big Data touchpoints for Privacy by Design, </w:t>
            </w:r>
            <w:proofErr w:type="spellStart"/>
            <w:r w:rsidRPr="003C3B8D">
              <w:t>Organisation</w:t>
            </w:r>
            <w:proofErr w:type="spellEnd"/>
            <w:r w:rsidRPr="003C3B8D">
              <w:t xml:space="preserve"> for Economic Co-Operation and Development (OECD), and other external privacy guidelines.</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8</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 xml:space="preserve">Integrate models such as Sensing as a Service </w:t>
            </w:r>
            <w:r w:rsidRPr="003C3B8D">
              <w:fldChar w:fldCharType="begin" w:fldLock="1"/>
            </w:r>
            <w:r w:rsidRPr="003C3B8D">
              <w:instrText>ADDIN CSL_CITATION { "citationItems" : [ { "id" : "ITEM-1", "itemData" : { "DOI" : "arXiv:1301.0159", "ISSN" : "9788173717789", "abstract" : "Internet of Things (IoT) will comprise billions of devices that can sense, communicate, compute and potentially actuate. Data streams coming from these devices will challenge the traditional approaches to data management and contribute to the emerging paradigm of big data. This paper discusses emerging Internet of Things (IoT) architecture, large scale sensor network applications, federating sensor networks, sensor data and related context capturing techniques, challenges in cloud-based management, storing, archiving and processing of sensor data.", "author" : [ { "dropping-particle" : "", "family" : "Zaslavsky", "given" : "Arkady", "non-dropping-particle" : "", "parse-names" : false, "suffix" : "" }, { "dropping-particle" : "", "family" : "Perera", "given" : "Charith", "non-dropping-particle" : "", "parse-names" : false, "suffix" : "" }, { "dropping-particle" : "", "family" : "Georgakopoulos", "given" : "Dimitrios", "non-dropping-particle" : "", "parse-names" : false, "suffix" : "" } ], "container-title" : "Proceedings of the International Conference on Advances in Cloud Computing (ACC-2012)", "id" : "ITEM-1", "issued" : { "date-parts" : [ [ "2012" ] ] }, "page" : "21-29", "title" : "Sensing as a Service and Big Data", "type" : "article-journal" }, "uris" : [ "http://www.mendeley.com/documents/?uuid=36a64ecd-2683-4838-b293-6c2a76b2098f" ] } ], "mendeley" : { "formattedCitation" : "(Zaslavsky, Perera, &amp; Georgakopoulos, 2012)", "plainTextFormattedCitation" : "(Zaslavsky, Perera, &amp; Georgakopoulos, 2012)", "previouslyFormattedCitation" : "(Zaslavsky, Perera, &amp; Georgakopoulos, 2012)" }, "properties" : { "noteIndex" : 18 }, "schema" : "https://github.com/citation-style-language/schema/raw/master/csl-citation.json" }</w:instrText>
            </w:r>
            <w:r w:rsidRPr="003C3B8D">
              <w:fldChar w:fldCharType="separate"/>
            </w:r>
            <w:r w:rsidRPr="003C3B8D">
              <w:rPr>
                <w:noProof/>
              </w:rPr>
              <w:t>(Zaslavsky, Perera, &amp; Georgakopoulos, 2012)</w:t>
            </w:r>
            <w:r w:rsidRPr="003C3B8D">
              <w:fldChar w:fldCharType="end"/>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9</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Provide a deeper explanation of Big Data Application Provider security and privacy requirements.</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0</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Develop security and privacy risk frameworks for specific design patterns (apart from cloud), including distributed computing, middleware (enterprise service bus), agent-based, recommendation engines, and web portals fronting legacy applications.</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1</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 xml:space="preserve">More clearly identify where Big Data systems management intersects with security and privacy guidelines. The gold standard use case is the use of logging data for both operational intelligence and security and privacy, though the mapping is demonstrably </w:t>
            </w:r>
            <w:proofErr w:type="spellStart"/>
            <w:r w:rsidRPr="003C3B8D">
              <w:t>nonorthogonal</w:t>
            </w:r>
            <w:proofErr w:type="spellEnd"/>
            <w:r w:rsidRPr="003C3B8D">
              <w:t>.</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2</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 xml:space="preserve">Depict security and privacy policy and metadata orchestration using descriptions of test beds, such as those developed in the </w:t>
            </w:r>
            <w:r w:rsidRPr="003C3B8D">
              <w:rPr>
                <w:i/>
              </w:rPr>
              <w:t>NBDIF: Volume 8, Reference Architecture Interfaces</w:t>
            </w:r>
            <w:r w:rsidRPr="003C3B8D">
              <w:t xml:space="preserve"> document.</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3</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 xml:space="preserve">Update or build new frameworks for Big Data that reference existing International Organization for Standardization (ISO) and other standards for Big Data life cycle, audit, configuration management, and privacy preserving practices. </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4</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Contextualize the content of Appendix C (Internal Security Considerations within Cloud Ecosystems) in the NBDRA.</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5</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Create additional mapping for the use cases to the NBDRA and security and privacy taxonomy.</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3C3B8D"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t>4.16</w:t>
            </w:r>
          </w:p>
        </w:tc>
        <w:tc>
          <w:tcPr>
            <w:tcW w:w="6840"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r w:rsidRPr="003C3B8D">
              <w:t xml:space="preserve">Enhance the discussion of infrastructure management, including in-depth exploration of </w:t>
            </w:r>
            <w:r w:rsidRPr="003C3B8D">
              <w:rPr>
                <w:i/>
              </w:rPr>
              <w:t>left shift</w:t>
            </w:r>
            <w:r w:rsidRPr="003C3B8D">
              <w:t xml:space="preserve"> and its implications for Big Data </w:t>
            </w:r>
            <w:r w:rsidRPr="003C3B8D">
              <w:lastRenderedPageBreak/>
              <w:t>security and privacy, implications for infrastructure as code, and relevance to NIST Critical Infrastructure.</w:t>
            </w:r>
          </w:p>
        </w:tc>
        <w:tc>
          <w:tcPr>
            <w:tcW w:w="1638" w:type="dxa"/>
          </w:tcPr>
          <w:p w:rsidR="003C3B8D" w:rsidRPr="003C3B8D" w:rsidRDefault="003C3B8D" w:rsidP="003C3B8D">
            <w:pPr>
              <w:cnfStyle w:val="000000010000" w:firstRow="0" w:lastRow="0" w:firstColumn="0" w:lastColumn="0" w:oddVBand="0" w:evenVBand="0" w:oddHBand="0" w:evenHBand="1" w:firstRowFirstColumn="0" w:firstRowLastColumn="0" w:lastRowFirstColumn="0" w:lastRowLastColumn="0"/>
            </w:pPr>
          </w:p>
        </w:tc>
      </w:tr>
      <w:tr w:rsidR="003C3B8D"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3C3B8D" w:rsidRPr="003C3B8D" w:rsidRDefault="003C3B8D" w:rsidP="003C3B8D">
            <w:r>
              <w:lastRenderedPageBreak/>
              <w:t>4.17</w:t>
            </w:r>
          </w:p>
        </w:tc>
        <w:tc>
          <w:tcPr>
            <w:tcW w:w="6840"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r w:rsidRPr="003C3B8D">
              <w:t>Identify Big Data challenges associated with ownership traceability, custody and curation – especially in light of data volatility introduced by mergers, cross-border flows and project life cycle (Section 2.3.5).</w:t>
            </w:r>
          </w:p>
        </w:tc>
        <w:tc>
          <w:tcPr>
            <w:tcW w:w="1638" w:type="dxa"/>
          </w:tcPr>
          <w:p w:rsidR="003C3B8D" w:rsidRPr="003C3B8D" w:rsidRDefault="003C3B8D" w:rsidP="003C3B8D">
            <w:pPr>
              <w:cnfStyle w:val="000000100000" w:firstRow="0" w:lastRow="0" w:firstColumn="0" w:lastColumn="0" w:oddVBand="0" w:evenVBand="0" w:oddHBand="1" w:evenHBand="0" w:firstRowFirstColumn="0" w:firstRowLastColumn="0" w:lastRowFirstColumn="0" w:lastRowLastColumn="0"/>
            </w:pP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18</w:t>
            </w:r>
          </w:p>
        </w:tc>
        <w:tc>
          <w:tcPr>
            <w:tcW w:w="6840" w:type="dxa"/>
          </w:tcPr>
          <w:p w:rsidR="00AA21E5" w:rsidRPr="003C3B8D"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Effects of Emerging Technology on Big Data Security and Privacy</w:t>
            </w:r>
          </w:p>
        </w:tc>
        <w:tc>
          <w:tcPr>
            <w:tcW w:w="1638" w:type="dxa"/>
          </w:tcPr>
          <w:p w:rsidR="00AA21E5" w:rsidRPr="003C3B8D" w:rsidRDefault="00AA21E5" w:rsidP="003C3B8D">
            <w:pPr>
              <w:cnfStyle w:val="000000010000" w:firstRow="0" w:lastRow="0" w:firstColumn="0" w:lastColumn="0" w:oddVBand="0" w:evenVBand="0" w:oddHBand="0" w:evenHBand="1" w:firstRowFirstColumn="0" w:firstRowLastColumn="0" w:lastRowFirstColumn="0" w:lastRowLastColumn="0"/>
            </w:pPr>
            <w:r>
              <w:t>2.4</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19</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bookmarkStart w:id="1" w:name="_Toc489909442"/>
            <w:bookmarkStart w:id="2" w:name="_Toc473154063"/>
            <w:r>
              <w:t xml:space="preserve">Enhance </w:t>
            </w:r>
            <w:r w:rsidRPr="00B932E9">
              <w:t>Cloud Computing</w:t>
            </w:r>
            <w:bookmarkEnd w:id="1"/>
            <w:bookmarkEnd w:id="2"/>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2.4.1</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0</w:t>
            </w:r>
          </w:p>
        </w:tc>
        <w:tc>
          <w:tcPr>
            <w:tcW w:w="6840" w:type="dxa"/>
          </w:tcPr>
          <w:p w:rsidR="00AA21E5" w:rsidRPr="00B932E9"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Internet of Things and CPS</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2.4.2</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1</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Big Data Security Safety Annotation</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2.4.7.3</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2</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Orchestration in Weak Federation Scenarios</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2.4.7.5</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3</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Consent and the Glass-breaking Scenario</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2.4.7.6</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4</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Security and Privacy Approaches in Analytics</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5.4</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5</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Risk Management</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5.6</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6</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Big Data Security Modeling and Simulation (</w:t>
            </w:r>
            <w:proofErr w:type="spellStart"/>
            <w:r w:rsidRPr="00AA21E5">
              <w:t>ModSim</w:t>
            </w:r>
            <w:proofErr w:type="spellEnd"/>
            <w:r w:rsidRPr="00AA21E5">
              <w:t>)</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5.7</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7</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Packet-Level Traceability / Reproducibility</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7.1</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8</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Develop </w:t>
            </w:r>
            <w:r w:rsidRPr="00AA21E5">
              <w:t xml:space="preserve">SABSA and </w:t>
            </w:r>
            <w:proofErr w:type="spellStart"/>
            <w:r w:rsidRPr="00AA21E5">
              <w:t>Zachman</w:t>
            </w:r>
            <w:proofErr w:type="spellEnd"/>
            <w:r w:rsidRPr="00AA21E5">
              <w:t xml:space="preserve"> Framework</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Could be new subsection in section 8</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29</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Configuration Management for Big Data</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8.3</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0</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Dependency Models</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8.3.2</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1</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Big Data SDLC Standards and Guidelines</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8.4</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2</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Security and Privacy Events in Application Release Management</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8.4.1.2</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3</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B932E9">
              <w:t>Orchestration</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8.4.1.3</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4</w:t>
            </w:r>
          </w:p>
        </w:tc>
        <w:tc>
          <w:tcPr>
            <w:tcW w:w="6840" w:type="dxa"/>
          </w:tcPr>
          <w:p w:rsidR="00AA21E5" w:rsidRPr="00B932E9" w:rsidRDefault="00AA21E5" w:rsidP="003C3B8D">
            <w:pPr>
              <w:cnfStyle w:val="000000010000" w:firstRow="0" w:lastRow="0" w:firstColumn="0" w:lastColumn="0" w:oddVBand="0" w:evenVBand="0" w:oddHBand="0" w:evenHBand="1" w:firstRowFirstColumn="0" w:firstRowLastColumn="0" w:lastRowFirstColumn="0" w:lastRowLastColumn="0"/>
            </w:pPr>
            <w:r>
              <w:t>Enhance ‘</w:t>
            </w:r>
            <w:r w:rsidRPr="00AA21E5">
              <w:t>Least Exposure’ Big Data Practices</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8.4.6.2</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5</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Logging</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8.4.6.3</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6</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Big Data Governance</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8.5</w:t>
            </w:r>
          </w:p>
        </w:tc>
      </w:tr>
      <w:tr w:rsidR="00AA21E5" w:rsidRPr="003C3B8D" w:rsidTr="003C3B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7</w:t>
            </w:r>
          </w:p>
        </w:tc>
        <w:tc>
          <w:tcPr>
            <w:tcW w:w="6840" w:type="dxa"/>
          </w:tcPr>
          <w:p w:rsidR="00AA21E5" w:rsidRPr="00AA21E5" w:rsidRDefault="00AA21E5" w:rsidP="003C3B8D">
            <w:pPr>
              <w:cnfStyle w:val="000000100000" w:firstRow="0" w:lastRow="0" w:firstColumn="0" w:lastColumn="0" w:oddVBand="0" w:evenVBand="0" w:oddHBand="1" w:evenHBand="0" w:firstRowFirstColumn="0" w:firstRowLastColumn="0" w:lastRowFirstColumn="0" w:lastRowLastColumn="0"/>
            </w:pPr>
            <w:r>
              <w:t xml:space="preserve">Enhance </w:t>
            </w:r>
            <w:r w:rsidRPr="00AA21E5">
              <w:t>Emerging Technologies</w:t>
            </w:r>
          </w:p>
        </w:tc>
        <w:tc>
          <w:tcPr>
            <w:tcW w:w="1638" w:type="dxa"/>
          </w:tcPr>
          <w:p w:rsidR="00AA21E5" w:rsidRDefault="00AA21E5" w:rsidP="003C3B8D">
            <w:pPr>
              <w:cnfStyle w:val="000000100000" w:firstRow="0" w:lastRow="0" w:firstColumn="0" w:lastColumn="0" w:oddVBand="0" w:evenVBand="0" w:oddHBand="1" w:evenHBand="0" w:firstRowFirstColumn="0" w:firstRowLastColumn="0" w:lastRowFirstColumn="0" w:lastRowLastColumn="0"/>
            </w:pPr>
            <w:r>
              <w:t>8.6</w:t>
            </w:r>
          </w:p>
        </w:tc>
      </w:tr>
      <w:tr w:rsidR="00AA21E5" w:rsidRPr="003C3B8D" w:rsidTr="003C3B8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tcPr>
          <w:p w:rsidR="00AA21E5" w:rsidRDefault="00AA21E5" w:rsidP="003C3B8D">
            <w:r>
              <w:t>4.38</w:t>
            </w:r>
          </w:p>
        </w:tc>
        <w:tc>
          <w:tcPr>
            <w:tcW w:w="6840" w:type="dxa"/>
          </w:tcPr>
          <w:p w:rsidR="00AA21E5" w:rsidRPr="00AA21E5" w:rsidRDefault="00AA21E5" w:rsidP="003C3B8D">
            <w:pPr>
              <w:cnfStyle w:val="000000010000" w:firstRow="0" w:lastRow="0" w:firstColumn="0" w:lastColumn="0" w:oddVBand="0" w:evenVBand="0" w:oddHBand="0" w:evenHBand="1" w:firstRowFirstColumn="0" w:firstRowLastColumn="0" w:lastRowFirstColumn="0" w:lastRowLastColumn="0"/>
            </w:pPr>
            <w:r>
              <w:t xml:space="preserve">Enhance </w:t>
            </w:r>
            <w:r w:rsidRPr="00AA21E5">
              <w:t>Machine Learning, AI, and Analytics for Big Data Security and Privacy</w:t>
            </w:r>
          </w:p>
        </w:tc>
        <w:tc>
          <w:tcPr>
            <w:tcW w:w="1638" w:type="dxa"/>
          </w:tcPr>
          <w:p w:rsidR="00AA21E5" w:rsidRDefault="00AA21E5" w:rsidP="003C3B8D">
            <w:pPr>
              <w:cnfStyle w:val="000000010000" w:firstRow="0" w:lastRow="0" w:firstColumn="0" w:lastColumn="0" w:oddVBand="0" w:evenVBand="0" w:oddHBand="0" w:evenHBand="1" w:firstRowFirstColumn="0" w:firstRowLastColumn="0" w:lastRowFirstColumn="0" w:lastRowLastColumn="0"/>
            </w:pPr>
            <w:r>
              <w:t>8.6.2</w:t>
            </w:r>
          </w:p>
        </w:tc>
      </w:tr>
    </w:tbl>
    <w:p w:rsidR="003D0A85" w:rsidRDefault="003D0A85" w:rsidP="00C93F70"/>
    <w:p w:rsidR="0062587D" w:rsidRDefault="0062587D" w:rsidP="00C93F70"/>
    <w:p w:rsidR="003D0A85" w:rsidRDefault="003D0A85" w:rsidP="003D0A85">
      <w:pPr>
        <w:pStyle w:val="NBDVolume"/>
      </w:pPr>
      <w:r>
        <w:t>Volume 6</w:t>
      </w:r>
    </w:p>
    <w:tbl>
      <w:tblPr>
        <w:tblStyle w:val="MediumShading1"/>
        <w:tblW w:w="0" w:type="auto"/>
        <w:tblLook w:val="04A0" w:firstRow="1" w:lastRow="0" w:firstColumn="1" w:lastColumn="0" w:noHBand="0" w:noVBand="1"/>
      </w:tblPr>
      <w:tblGrid>
        <w:gridCol w:w="990"/>
        <w:gridCol w:w="6930"/>
        <w:gridCol w:w="1548"/>
      </w:tblGrid>
      <w:tr w:rsidR="0062587D" w:rsidRPr="003F68A6" w:rsidTr="00367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90" w:type="dxa"/>
          </w:tcPr>
          <w:p w:rsidR="0062587D" w:rsidRDefault="0062587D" w:rsidP="00437BE4">
            <w:r>
              <w:t>Topic #</w:t>
            </w:r>
          </w:p>
        </w:tc>
        <w:tc>
          <w:tcPr>
            <w:tcW w:w="6930" w:type="dxa"/>
          </w:tcPr>
          <w:p w:rsidR="0062587D" w:rsidRPr="003F68A6" w:rsidRDefault="0036760D" w:rsidP="00437BE4">
            <w:pPr>
              <w:cnfStyle w:val="100000000000" w:firstRow="1" w:lastRow="0" w:firstColumn="0" w:lastColumn="0" w:oddVBand="0" w:evenVBand="0" w:oddHBand="0" w:evenHBand="0" w:firstRowFirstColumn="0" w:firstRowLastColumn="0" w:lastRowFirstColumn="0" w:lastRowLastColumn="0"/>
            </w:pPr>
            <w:r>
              <w:t xml:space="preserve">Volume 6 </w:t>
            </w:r>
            <w:r w:rsidR="0062587D">
              <w:t>Topic Description</w:t>
            </w:r>
          </w:p>
        </w:tc>
        <w:tc>
          <w:tcPr>
            <w:tcW w:w="1548" w:type="dxa"/>
          </w:tcPr>
          <w:p w:rsidR="0062587D" w:rsidRPr="003F68A6" w:rsidRDefault="0062587D" w:rsidP="00437BE4">
            <w:pPr>
              <w:cnfStyle w:val="100000000000" w:firstRow="1" w:lastRow="0" w:firstColumn="0" w:lastColumn="0" w:oddVBand="0" w:evenVBand="0" w:oddHBand="0" w:evenHBand="0" w:firstRowFirstColumn="0" w:firstRowLastColumn="0" w:lastRowFirstColumn="0" w:lastRowLastColumn="0"/>
            </w:pPr>
            <w:r>
              <w:t>Possible related section(s)</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3C3B8D" w:rsidP="00437BE4">
            <w:r>
              <w:t>6</w:t>
            </w:r>
            <w:r w:rsidR="0062587D">
              <w:t>.1</w:t>
            </w:r>
          </w:p>
        </w:tc>
        <w:tc>
          <w:tcPr>
            <w:tcW w:w="6930" w:type="dxa"/>
          </w:tcPr>
          <w:p w:rsidR="0062587D" w:rsidRPr="003F68A6" w:rsidRDefault="00A62F59" w:rsidP="00437BE4">
            <w:pPr>
              <w:cnfStyle w:val="000000100000" w:firstRow="0" w:lastRow="0" w:firstColumn="0" w:lastColumn="0" w:oddVBand="0" w:evenVBand="0" w:oddHBand="1" w:evenHBand="0" w:firstRowFirstColumn="0" w:firstRowLastColumn="0" w:lastRowFirstColumn="0" w:lastRowLastColumn="0"/>
            </w:pPr>
            <w:r w:rsidRPr="0070310E">
              <w:rPr>
                <w:b/>
              </w:rPr>
              <w:t>Develop additional architecture views</w:t>
            </w:r>
            <w:r w:rsidRPr="00A62F59">
              <w:t xml:space="preserve"> and associated descriptions to reflect additional areas of concern</w:t>
            </w:r>
          </w:p>
        </w:tc>
        <w:tc>
          <w:tcPr>
            <w:tcW w:w="1548" w:type="dxa"/>
          </w:tcPr>
          <w:p w:rsidR="0062587D" w:rsidRPr="003F68A6" w:rsidRDefault="0070310E" w:rsidP="00437BE4">
            <w:pPr>
              <w:cnfStyle w:val="000000100000" w:firstRow="0" w:lastRow="0" w:firstColumn="0" w:lastColumn="0" w:oddVBand="0" w:evenVBand="0" w:oddHBand="1" w:evenHBand="0" w:firstRowFirstColumn="0" w:firstRowLastColumn="0" w:lastRowFirstColumn="0" w:lastRowLastColumn="0"/>
            </w:pPr>
            <w:r>
              <w:t>4</w:t>
            </w:r>
          </w:p>
        </w:tc>
      </w:tr>
      <w:tr w:rsidR="0062587D" w:rsidRPr="003F68A6" w:rsidTr="00437B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3C3B8D" w:rsidP="00437BE4">
            <w:r>
              <w:t>6</w:t>
            </w:r>
            <w:r w:rsidR="0062587D">
              <w:t>.2</w:t>
            </w:r>
          </w:p>
        </w:tc>
        <w:tc>
          <w:tcPr>
            <w:tcW w:w="6930" w:type="dxa"/>
          </w:tcPr>
          <w:p w:rsidR="0062587D" w:rsidRPr="003F68A6" w:rsidRDefault="00A62F59" w:rsidP="00A62F59">
            <w:pPr>
              <w:cnfStyle w:val="000000010000" w:firstRow="0" w:lastRow="0" w:firstColumn="0" w:lastColumn="0" w:oddVBand="0" w:evenVBand="0" w:oddHBand="0" w:evenHBand="1" w:firstRowFirstColumn="0" w:firstRowLastColumn="0" w:lastRowFirstColumn="0" w:lastRowLastColumn="0"/>
            </w:pPr>
            <w:r w:rsidRPr="00A62F59">
              <w:rPr>
                <w:b/>
              </w:rPr>
              <w:t>Develop architecture views focused on addressing data concerns.</w:t>
            </w:r>
            <w:r w:rsidRPr="00A62F59">
              <w:t xml:space="preserve"> </w:t>
            </w:r>
            <w:r w:rsidRPr="003D0A85">
              <w:t xml:space="preserve">The current views described in this document focus heavily on the process and software components of the architecture. </w:t>
            </w:r>
            <w:r w:rsidRPr="003D0A85">
              <w:lastRenderedPageBreak/>
              <w:t>Since, this reference architecture deals with Big Data, additional views focused on addressing data concerns should be developed and incorporated into this architecture</w:t>
            </w:r>
          </w:p>
        </w:tc>
        <w:tc>
          <w:tcPr>
            <w:tcW w:w="1548" w:type="dxa"/>
          </w:tcPr>
          <w:p w:rsidR="0062587D" w:rsidRPr="003F68A6" w:rsidRDefault="0070310E" w:rsidP="00437BE4">
            <w:pPr>
              <w:cnfStyle w:val="000000010000" w:firstRow="0" w:lastRow="0" w:firstColumn="0" w:lastColumn="0" w:oddVBand="0" w:evenVBand="0" w:oddHBand="0" w:evenHBand="1" w:firstRowFirstColumn="0" w:firstRowLastColumn="0" w:lastRowFirstColumn="0" w:lastRowLastColumn="0"/>
            </w:pPr>
            <w:r>
              <w:lastRenderedPageBreak/>
              <w:t>4</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3C3B8D" w:rsidP="00437BE4">
            <w:r>
              <w:lastRenderedPageBreak/>
              <w:t>6</w:t>
            </w:r>
            <w:r w:rsidR="0062587D">
              <w:t>.3</w:t>
            </w:r>
          </w:p>
        </w:tc>
        <w:tc>
          <w:tcPr>
            <w:tcW w:w="6930" w:type="dxa"/>
          </w:tcPr>
          <w:p w:rsidR="0062587D" w:rsidRPr="003F68A6" w:rsidRDefault="00A62F59" w:rsidP="00A62F59">
            <w:pPr>
              <w:cnfStyle w:val="000000100000" w:firstRow="0" w:lastRow="0" w:firstColumn="0" w:lastColumn="0" w:oddVBand="0" w:evenVBand="0" w:oddHBand="1" w:evenHBand="0" w:firstRowFirstColumn="0" w:firstRowLastColumn="0" w:lastRowFirstColumn="0" w:lastRowLastColumn="0"/>
            </w:pPr>
            <w:r w:rsidRPr="00A62F59">
              <w:rPr>
                <w:b/>
              </w:rPr>
              <w:t>Develop data centric sub-views</w:t>
            </w:r>
            <w:r w:rsidRPr="00A62F59">
              <w:t xml:space="preserve"> focused on those Big Data characteristics (e.g., volume, velocity, variety)would likely be appropriate</w:t>
            </w:r>
          </w:p>
        </w:tc>
        <w:tc>
          <w:tcPr>
            <w:tcW w:w="1548" w:type="dxa"/>
          </w:tcPr>
          <w:p w:rsidR="0062587D" w:rsidRPr="003F68A6" w:rsidRDefault="0070310E" w:rsidP="00437BE4">
            <w:pPr>
              <w:cnfStyle w:val="000000100000" w:firstRow="0" w:lastRow="0" w:firstColumn="0" w:lastColumn="0" w:oddVBand="0" w:evenVBand="0" w:oddHBand="1" w:evenHBand="0" w:firstRowFirstColumn="0" w:firstRowLastColumn="0" w:lastRowFirstColumn="0" w:lastRowLastColumn="0"/>
            </w:pPr>
            <w:r>
              <w:t>4</w:t>
            </w:r>
          </w:p>
        </w:tc>
      </w:tr>
      <w:tr w:rsidR="0062587D" w:rsidRPr="003F68A6" w:rsidTr="00437BE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3C3B8D" w:rsidP="00437BE4">
            <w:r>
              <w:t>6</w:t>
            </w:r>
            <w:r w:rsidR="0062587D">
              <w:t>.4</w:t>
            </w:r>
          </w:p>
        </w:tc>
        <w:tc>
          <w:tcPr>
            <w:tcW w:w="6930" w:type="dxa"/>
          </w:tcPr>
          <w:p w:rsidR="0062587D" w:rsidRPr="003F68A6" w:rsidRDefault="00A62F59" w:rsidP="00437BE4">
            <w:pPr>
              <w:cnfStyle w:val="000000010000" w:firstRow="0" w:lastRow="0" w:firstColumn="0" w:lastColumn="0" w:oddVBand="0" w:evenVBand="0" w:oddHBand="0" w:evenHBand="1" w:firstRowFirstColumn="0" w:firstRowLastColumn="0" w:lastRowFirstColumn="0" w:lastRowLastColumn="0"/>
            </w:pPr>
            <w:r w:rsidRPr="00A62F59">
              <w:rPr>
                <w:b/>
              </w:rPr>
              <w:t>Develop data and interface oriented views.</w:t>
            </w:r>
            <w:r>
              <w:t xml:space="preserve"> </w:t>
            </w:r>
            <w:r w:rsidRPr="003D0A85">
              <w:t>In addition, the highly connected nature of today’s systems and the challenges associated with moving data with Big Data characteristics between systems tend to drive system-of-systems approaches as solutions to many problem areas. This means, that architectures describing such solutions will need to be able to effectively address the interface requirements between Big Data systems and their components, thus requiring data and interface oriented views.</w:t>
            </w:r>
          </w:p>
        </w:tc>
        <w:tc>
          <w:tcPr>
            <w:tcW w:w="1548" w:type="dxa"/>
          </w:tcPr>
          <w:p w:rsidR="0062587D" w:rsidRPr="003F68A6" w:rsidRDefault="0070310E" w:rsidP="00437BE4">
            <w:pPr>
              <w:cnfStyle w:val="000000010000" w:firstRow="0" w:lastRow="0" w:firstColumn="0" w:lastColumn="0" w:oddVBand="0" w:evenVBand="0" w:oddHBand="0" w:evenHBand="1" w:firstRowFirstColumn="0" w:firstRowLastColumn="0" w:lastRowFirstColumn="0" w:lastRowLastColumn="0"/>
            </w:pPr>
            <w:r>
              <w:t>4</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3C3B8D" w:rsidP="00437BE4">
            <w:r>
              <w:t>6</w:t>
            </w:r>
            <w:r w:rsidR="0062587D">
              <w:t>.5</w:t>
            </w:r>
          </w:p>
        </w:tc>
        <w:tc>
          <w:tcPr>
            <w:tcW w:w="6930" w:type="dxa"/>
          </w:tcPr>
          <w:p w:rsidR="0062587D" w:rsidRPr="003F68A6" w:rsidRDefault="00A62F59" w:rsidP="00437BE4">
            <w:pPr>
              <w:cnfStyle w:val="000000100000" w:firstRow="0" w:lastRow="0" w:firstColumn="0" w:lastColumn="0" w:oddVBand="0" w:evenVBand="0" w:oddHBand="1" w:evenHBand="0" w:firstRowFirstColumn="0" w:firstRowLastColumn="0" w:lastRowFirstColumn="0" w:lastRowLastColumn="0"/>
            </w:pPr>
            <w:r w:rsidRPr="00A62F59">
              <w:rPr>
                <w:b/>
              </w:rPr>
              <w:t>Develop security and management oriented views.</w:t>
            </w:r>
            <w:r>
              <w:t xml:space="preserve"> </w:t>
            </w:r>
            <w:r w:rsidRPr="003D0A85">
              <w:t>Finally, the critical nature of securing and managing such architectures reflected in the security and management fabrics of the reference architecture will require views specifically addressing those concerns so that the solutions can be effectively documented and validated.</w:t>
            </w:r>
          </w:p>
        </w:tc>
        <w:tc>
          <w:tcPr>
            <w:tcW w:w="1548" w:type="dxa"/>
          </w:tcPr>
          <w:p w:rsidR="0062587D" w:rsidRPr="003F68A6" w:rsidRDefault="0070310E" w:rsidP="00437BE4">
            <w:pPr>
              <w:cnfStyle w:val="000000100000" w:firstRow="0" w:lastRow="0" w:firstColumn="0" w:lastColumn="0" w:oddVBand="0" w:evenVBand="0" w:oddHBand="1" w:evenHBand="0" w:firstRowFirstColumn="0" w:firstRowLastColumn="0" w:lastRowFirstColumn="0" w:lastRowLastColumn="0"/>
            </w:pPr>
            <w:r>
              <w:t>4</w:t>
            </w:r>
          </w:p>
        </w:tc>
      </w:tr>
    </w:tbl>
    <w:p w:rsidR="0062587D" w:rsidRDefault="0062587D" w:rsidP="00C93F70"/>
    <w:p w:rsidR="0062587D" w:rsidRDefault="0062587D" w:rsidP="00C93F70"/>
    <w:p w:rsidR="003D0A85" w:rsidRDefault="003D0A85" w:rsidP="003D0A85">
      <w:pPr>
        <w:pStyle w:val="NBDVolume"/>
      </w:pPr>
      <w:r>
        <w:t>Volume 7</w:t>
      </w:r>
    </w:p>
    <w:tbl>
      <w:tblPr>
        <w:tblStyle w:val="MediumShading1"/>
        <w:tblW w:w="0" w:type="auto"/>
        <w:tblLook w:val="04A0" w:firstRow="1" w:lastRow="0" w:firstColumn="1" w:lastColumn="0" w:noHBand="0" w:noVBand="1"/>
      </w:tblPr>
      <w:tblGrid>
        <w:gridCol w:w="990"/>
        <w:gridCol w:w="7020"/>
        <w:gridCol w:w="1548"/>
      </w:tblGrid>
      <w:tr w:rsidR="00410D05" w:rsidRPr="00410D05" w:rsidTr="00367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90" w:type="dxa"/>
          </w:tcPr>
          <w:p w:rsidR="00410D05" w:rsidRDefault="00410D05" w:rsidP="00437BE4">
            <w:r>
              <w:t>Topic #</w:t>
            </w:r>
          </w:p>
        </w:tc>
        <w:tc>
          <w:tcPr>
            <w:tcW w:w="7020" w:type="dxa"/>
          </w:tcPr>
          <w:p w:rsidR="00410D05" w:rsidRPr="003F68A6" w:rsidRDefault="0036760D" w:rsidP="00437BE4">
            <w:pPr>
              <w:cnfStyle w:val="100000000000" w:firstRow="1" w:lastRow="0" w:firstColumn="0" w:lastColumn="0" w:oddVBand="0" w:evenVBand="0" w:oddHBand="0" w:evenHBand="0" w:firstRowFirstColumn="0" w:firstRowLastColumn="0" w:lastRowFirstColumn="0" w:lastRowLastColumn="0"/>
            </w:pPr>
            <w:r>
              <w:t xml:space="preserve">Volume 7 </w:t>
            </w:r>
            <w:r w:rsidR="00410D05">
              <w:t>Topic Description</w:t>
            </w:r>
          </w:p>
        </w:tc>
        <w:tc>
          <w:tcPr>
            <w:tcW w:w="1548" w:type="dxa"/>
          </w:tcPr>
          <w:p w:rsidR="00410D05" w:rsidRPr="003F68A6" w:rsidRDefault="00410D05" w:rsidP="00437BE4">
            <w:pPr>
              <w:cnfStyle w:val="100000000000" w:firstRow="1" w:lastRow="0" w:firstColumn="0" w:lastColumn="0" w:oddVBand="0" w:evenVBand="0" w:oddHBand="0" w:evenHBand="0" w:firstRowFirstColumn="0" w:firstRowLastColumn="0" w:lastRowFirstColumn="0" w:lastRowLastColumn="0"/>
            </w:pPr>
            <w:r>
              <w:t>Possible related section(s)</w:t>
            </w:r>
          </w:p>
        </w:tc>
      </w:tr>
      <w:tr w:rsidR="00410D05" w:rsidRPr="00410D05" w:rsidTr="00410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1</w:t>
            </w:r>
          </w:p>
        </w:tc>
        <w:tc>
          <w:tcPr>
            <w:tcW w:w="7020"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r w:rsidRPr="00410D05">
              <w:t xml:space="preserve">Document recommendations </w:t>
            </w:r>
            <w:r w:rsidR="0070310E">
              <w:t>for future standards activities</w:t>
            </w:r>
          </w:p>
        </w:tc>
        <w:tc>
          <w:tcPr>
            <w:tcW w:w="1548" w:type="dxa"/>
          </w:tcPr>
          <w:p w:rsidR="00410D05" w:rsidRPr="00410D05" w:rsidRDefault="0070310E" w:rsidP="00410D05">
            <w:pPr>
              <w:cnfStyle w:val="000000100000" w:firstRow="0" w:lastRow="0" w:firstColumn="0" w:lastColumn="0" w:oddVBand="0" w:evenVBand="0" w:oddHBand="1" w:evenHBand="0" w:firstRowFirstColumn="0" w:firstRowLastColumn="0" w:lastRowFirstColumn="0" w:lastRowLastColumn="0"/>
            </w:pPr>
            <w:r>
              <w:t>4</w:t>
            </w:r>
          </w:p>
        </w:tc>
      </w:tr>
      <w:tr w:rsidR="00410D05" w:rsidRPr="00410D05" w:rsidTr="00410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2</w:t>
            </w:r>
          </w:p>
        </w:tc>
        <w:tc>
          <w:tcPr>
            <w:tcW w:w="7020" w:type="dxa"/>
          </w:tcPr>
          <w:p w:rsidR="00410D05" w:rsidRPr="00410D05" w:rsidRDefault="00410D05" w:rsidP="00410D05">
            <w:pPr>
              <w:cnfStyle w:val="000000010000" w:firstRow="0" w:lastRow="0" w:firstColumn="0" w:lastColumn="0" w:oddVBand="0" w:evenVBand="0" w:oddHBand="0" w:evenHBand="1" w:firstRowFirstColumn="0" w:firstRowLastColumn="0" w:lastRowFirstColumn="0" w:lastRowLastColumn="0"/>
            </w:pPr>
            <w:r w:rsidRPr="00410D05">
              <w:t xml:space="preserve">Further map standards to NBDRA components </w:t>
            </w:r>
            <w:r w:rsidR="0070310E">
              <w:t>and the interfaces between them</w:t>
            </w:r>
          </w:p>
        </w:tc>
        <w:tc>
          <w:tcPr>
            <w:tcW w:w="1548" w:type="dxa"/>
          </w:tcPr>
          <w:p w:rsidR="00410D05" w:rsidRPr="00410D05" w:rsidRDefault="0070310E" w:rsidP="00410D05">
            <w:pPr>
              <w:cnfStyle w:val="000000010000" w:firstRow="0" w:lastRow="0" w:firstColumn="0" w:lastColumn="0" w:oddVBand="0" w:evenVBand="0" w:oddHBand="0" w:evenHBand="1" w:firstRowFirstColumn="0" w:firstRowLastColumn="0" w:lastRowFirstColumn="0" w:lastRowLastColumn="0"/>
            </w:pPr>
            <w:r>
              <w:t>Appendix C</w:t>
            </w:r>
          </w:p>
        </w:tc>
      </w:tr>
      <w:tr w:rsidR="00410D05" w:rsidRPr="00410D05" w:rsidTr="00410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3</w:t>
            </w:r>
          </w:p>
        </w:tc>
        <w:tc>
          <w:tcPr>
            <w:tcW w:w="7020"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r w:rsidRPr="00410D05">
              <w:t>Map additional requirements to standards</w:t>
            </w:r>
          </w:p>
        </w:tc>
        <w:tc>
          <w:tcPr>
            <w:tcW w:w="1548" w:type="dxa"/>
          </w:tcPr>
          <w:p w:rsidR="00410D05" w:rsidRPr="00410D05" w:rsidRDefault="0070310E" w:rsidP="00410D05">
            <w:pPr>
              <w:cnfStyle w:val="000000100000" w:firstRow="0" w:lastRow="0" w:firstColumn="0" w:lastColumn="0" w:oddVBand="0" w:evenVBand="0" w:oddHBand="1" w:evenHBand="0" w:firstRowFirstColumn="0" w:firstRowLastColumn="0" w:lastRowFirstColumn="0" w:lastRowLastColumn="0"/>
            </w:pPr>
            <w:r>
              <w:t>3.1.1</w:t>
            </w:r>
          </w:p>
        </w:tc>
      </w:tr>
      <w:tr w:rsidR="00410D05" w:rsidRPr="00410D05" w:rsidTr="00410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4</w:t>
            </w:r>
          </w:p>
        </w:tc>
        <w:tc>
          <w:tcPr>
            <w:tcW w:w="7020" w:type="dxa"/>
          </w:tcPr>
          <w:p w:rsidR="00410D05" w:rsidRPr="00410D05" w:rsidRDefault="00410D05" w:rsidP="00410D05">
            <w:pPr>
              <w:cnfStyle w:val="000000010000" w:firstRow="0" w:lastRow="0" w:firstColumn="0" w:lastColumn="0" w:oddVBand="0" w:evenVBand="0" w:oddHBand="0" w:evenHBand="1" w:firstRowFirstColumn="0" w:firstRowLastColumn="0" w:lastRowFirstColumn="0" w:lastRowLastColumn="0"/>
            </w:pPr>
            <w:r w:rsidRPr="00410D05">
              <w:t>Map additional use cases to standards</w:t>
            </w:r>
            <w:r w:rsidR="006C2A6D">
              <w:t xml:space="preserve"> </w:t>
            </w:r>
            <w:r w:rsidR="006C2A6D" w:rsidRPr="00410D05">
              <w:t>(e.g., use cases 2, 6, 34)</w:t>
            </w:r>
          </w:p>
        </w:tc>
        <w:tc>
          <w:tcPr>
            <w:tcW w:w="1548" w:type="dxa"/>
          </w:tcPr>
          <w:p w:rsidR="00410D05" w:rsidRPr="00410D05" w:rsidRDefault="0070310E" w:rsidP="00410D05">
            <w:pPr>
              <w:cnfStyle w:val="000000010000" w:firstRow="0" w:lastRow="0" w:firstColumn="0" w:lastColumn="0" w:oddVBand="0" w:evenVBand="0" w:oddHBand="0" w:evenHBand="1" w:firstRowFirstColumn="0" w:firstRowLastColumn="0" w:lastRowFirstColumn="0" w:lastRowLastColumn="0"/>
            </w:pPr>
            <w:r>
              <w:t>3.1.2</w:t>
            </w:r>
          </w:p>
        </w:tc>
      </w:tr>
      <w:tr w:rsidR="00410D05" w:rsidRPr="00410D05" w:rsidTr="00410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5</w:t>
            </w:r>
          </w:p>
        </w:tc>
        <w:tc>
          <w:tcPr>
            <w:tcW w:w="7020"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r w:rsidRPr="00410D05">
              <w:t>Exploration of the divergence of technologies and common project methodologies and the impact on standards creation</w:t>
            </w:r>
          </w:p>
        </w:tc>
        <w:tc>
          <w:tcPr>
            <w:tcW w:w="1548"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p>
        </w:tc>
      </w:tr>
      <w:tr w:rsidR="00410D05" w:rsidRPr="00410D05" w:rsidTr="00410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6</w:t>
            </w:r>
          </w:p>
        </w:tc>
        <w:tc>
          <w:tcPr>
            <w:tcW w:w="7020" w:type="dxa"/>
          </w:tcPr>
          <w:p w:rsidR="00410D05" w:rsidRPr="00410D05" w:rsidRDefault="00410D05" w:rsidP="00410D05">
            <w:pPr>
              <w:cnfStyle w:val="000000010000" w:firstRow="0" w:lastRow="0" w:firstColumn="0" w:lastColumn="0" w:oddVBand="0" w:evenVBand="0" w:oddHBand="0" w:evenHBand="1" w:firstRowFirstColumn="0" w:firstRowLastColumn="0" w:lastRowFirstColumn="0" w:lastRowLastColumn="0"/>
            </w:pPr>
            <w:r w:rsidRPr="00410D05">
              <w:t xml:space="preserve">Investigate the impact of standards for </w:t>
            </w:r>
            <w:proofErr w:type="spellStart"/>
            <w:r w:rsidRPr="00410D05">
              <w:t>IoT</w:t>
            </w:r>
            <w:proofErr w:type="spellEnd"/>
            <w:r w:rsidRPr="00410D05">
              <w:t>, including a recognized need in the area of encrypted network traffic</w:t>
            </w:r>
          </w:p>
        </w:tc>
        <w:tc>
          <w:tcPr>
            <w:tcW w:w="1548" w:type="dxa"/>
          </w:tcPr>
          <w:p w:rsidR="00410D05" w:rsidRPr="00410D05" w:rsidRDefault="00181A1E" w:rsidP="00410D05">
            <w:pPr>
              <w:cnfStyle w:val="000000010000" w:firstRow="0" w:lastRow="0" w:firstColumn="0" w:lastColumn="0" w:oddVBand="0" w:evenVBand="0" w:oddHBand="0" w:evenHBand="1" w:firstRowFirstColumn="0" w:firstRowLastColumn="0" w:lastRowFirstColumn="0" w:lastRowLastColumn="0"/>
            </w:pPr>
            <w:r>
              <w:t>New section</w:t>
            </w:r>
          </w:p>
        </w:tc>
      </w:tr>
      <w:tr w:rsidR="00410D05" w:rsidRPr="00410D05" w:rsidTr="00410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7</w:t>
            </w:r>
          </w:p>
        </w:tc>
        <w:tc>
          <w:tcPr>
            <w:tcW w:w="7020"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r w:rsidRPr="00410D05">
              <w:t>Consider the need for standards in the areas of network connectivity, complex event processing, PaaS, and crowdsourced mediation</w:t>
            </w:r>
          </w:p>
        </w:tc>
        <w:tc>
          <w:tcPr>
            <w:tcW w:w="1548" w:type="dxa"/>
          </w:tcPr>
          <w:p w:rsidR="00410D05" w:rsidRPr="00410D05" w:rsidRDefault="006C2A6D" w:rsidP="00410D05">
            <w:pPr>
              <w:cnfStyle w:val="000000100000" w:firstRow="0" w:lastRow="0" w:firstColumn="0" w:lastColumn="0" w:oddVBand="0" w:evenVBand="0" w:oddHBand="1" w:evenHBand="0" w:firstRowFirstColumn="0" w:firstRowLastColumn="0" w:lastRowFirstColumn="0" w:lastRowLastColumn="0"/>
            </w:pPr>
            <w:r>
              <w:t>New section</w:t>
            </w:r>
          </w:p>
        </w:tc>
      </w:tr>
      <w:tr w:rsidR="00410D05" w:rsidRPr="00410D05" w:rsidTr="00410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8</w:t>
            </w:r>
          </w:p>
        </w:tc>
        <w:tc>
          <w:tcPr>
            <w:tcW w:w="7020" w:type="dxa"/>
          </w:tcPr>
          <w:p w:rsidR="00410D05" w:rsidRPr="00410D05" w:rsidRDefault="00410D05" w:rsidP="006C2A6D">
            <w:pPr>
              <w:cnfStyle w:val="000000010000" w:firstRow="0" w:lastRow="0" w:firstColumn="0" w:lastColumn="0" w:oddVBand="0" w:evenVBand="0" w:oddHBand="0" w:evenHBand="1" w:firstRowFirstColumn="0" w:firstRowLastColumn="0" w:lastRowFirstColumn="0" w:lastRowLastColumn="0"/>
            </w:pPr>
            <w:r w:rsidRPr="00410D05">
              <w:t>Explore existing gaps in data standards, including topics such as types of data sets, application level services, open d</w:t>
            </w:r>
            <w:r w:rsidR="0070310E">
              <w:t>ata, and government initiatives</w:t>
            </w:r>
          </w:p>
        </w:tc>
        <w:tc>
          <w:tcPr>
            <w:tcW w:w="1548" w:type="dxa"/>
          </w:tcPr>
          <w:p w:rsidR="00410D05" w:rsidRPr="00410D05" w:rsidRDefault="006C2A6D" w:rsidP="00410D05">
            <w:pPr>
              <w:cnfStyle w:val="000000010000" w:firstRow="0" w:lastRow="0" w:firstColumn="0" w:lastColumn="0" w:oddVBand="0" w:evenVBand="0" w:oddHBand="0" w:evenHBand="1" w:firstRowFirstColumn="0" w:firstRowLastColumn="0" w:lastRowFirstColumn="0" w:lastRowLastColumn="0"/>
            </w:pPr>
            <w:r>
              <w:t>4.1, 4.2</w:t>
            </w:r>
          </w:p>
        </w:tc>
      </w:tr>
      <w:tr w:rsidR="00410D05" w:rsidRPr="00410D05" w:rsidTr="00410D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9</w:t>
            </w:r>
          </w:p>
        </w:tc>
        <w:tc>
          <w:tcPr>
            <w:tcW w:w="7020"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r w:rsidRPr="00410D05">
              <w:t>Commercial datasets and open marketplaces</w:t>
            </w:r>
          </w:p>
        </w:tc>
        <w:tc>
          <w:tcPr>
            <w:tcW w:w="1548" w:type="dxa"/>
          </w:tcPr>
          <w:p w:rsidR="00410D05" w:rsidRPr="00410D05" w:rsidRDefault="00410D05" w:rsidP="00410D05">
            <w:pPr>
              <w:cnfStyle w:val="000000100000" w:firstRow="0" w:lastRow="0" w:firstColumn="0" w:lastColumn="0" w:oddVBand="0" w:evenVBand="0" w:oddHBand="1" w:evenHBand="0" w:firstRowFirstColumn="0" w:firstRowLastColumn="0" w:lastRowFirstColumn="0" w:lastRowLastColumn="0"/>
            </w:pPr>
          </w:p>
        </w:tc>
      </w:tr>
      <w:tr w:rsidR="00410D05" w:rsidRPr="00410D05" w:rsidTr="00410D0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410D05" w:rsidRPr="00410D05" w:rsidRDefault="00410D05" w:rsidP="00410D05">
            <w:r>
              <w:t>7.10</w:t>
            </w:r>
          </w:p>
        </w:tc>
        <w:tc>
          <w:tcPr>
            <w:tcW w:w="7020" w:type="dxa"/>
          </w:tcPr>
          <w:p w:rsidR="00410D05" w:rsidRPr="00410D05" w:rsidRDefault="00410D05" w:rsidP="00410D05">
            <w:pPr>
              <w:cnfStyle w:val="000000010000" w:firstRow="0" w:lastRow="0" w:firstColumn="0" w:lastColumn="0" w:oddVBand="0" w:evenVBand="0" w:oddHBand="0" w:evenHBand="1" w:firstRowFirstColumn="0" w:firstRowLastColumn="0" w:lastRowFirstColumn="0" w:lastRowLastColumn="0"/>
            </w:pPr>
            <w:r w:rsidRPr="00410D05">
              <w:t>Construct gap closure strategies</w:t>
            </w:r>
          </w:p>
        </w:tc>
        <w:tc>
          <w:tcPr>
            <w:tcW w:w="1548" w:type="dxa"/>
          </w:tcPr>
          <w:p w:rsidR="00410D05" w:rsidRPr="00410D05" w:rsidRDefault="006C2A6D" w:rsidP="00410D05">
            <w:pPr>
              <w:cnfStyle w:val="000000010000" w:firstRow="0" w:lastRow="0" w:firstColumn="0" w:lastColumn="0" w:oddVBand="0" w:evenVBand="0" w:oddHBand="0" w:evenHBand="1" w:firstRowFirstColumn="0" w:firstRowLastColumn="0" w:lastRowFirstColumn="0" w:lastRowLastColumn="0"/>
            </w:pPr>
            <w:r>
              <w:t>4.2</w:t>
            </w:r>
          </w:p>
        </w:tc>
      </w:tr>
    </w:tbl>
    <w:p w:rsidR="0062587D" w:rsidRDefault="0062587D" w:rsidP="003D0A85"/>
    <w:p w:rsidR="0062587D" w:rsidRDefault="0062587D" w:rsidP="003D0A85"/>
    <w:p w:rsidR="003D0A85" w:rsidRDefault="003D0A85" w:rsidP="003D0A85">
      <w:pPr>
        <w:pStyle w:val="NBDVolume"/>
      </w:pPr>
      <w:r>
        <w:lastRenderedPageBreak/>
        <w:t>Volume 8</w:t>
      </w:r>
    </w:p>
    <w:tbl>
      <w:tblPr>
        <w:tblStyle w:val="MediumShading1"/>
        <w:tblW w:w="0" w:type="auto"/>
        <w:tblLook w:val="04A0" w:firstRow="1" w:lastRow="0" w:firstColumn="1" w:lastColumn="0" w:noHBand="0" w:noVBand="1"/>
      </w:tblPr>
      <w:tblGrid>
        <w:gridCol w:w="990"/>
        <w:gridCol w:w="6930"/>
        <w:gridCol w:w="1548"/>
      </w:tblGrid>
      <w:tr w:rsidR="0062587D" w:rsidRPr="003F68A6" w:rsidTr="00367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90" w:type="dxa"/>
          </w:tcPr>
          <w:p w:rsidR="0062587D" w:rsidRDefault="0062587D" w:rsidP="00437BE4">
            <w:r>
              <w:t>Topic #</w:t>
            </w:r>
          </w:p>
        </w:tc>
        <w:tc>
          <w:tcPr>
            <w:tcW w:w="6930" w:type="dxa"/>
          </w:tcPr>
          <w:p w:rsidR="0062587D" w:rsidRPr="003F68A6" w:rsidRDefault="0036760D" w:rsidP="00437BE4">
            <w:pPr>
              <w:cnfStyle w:val="100000000000" w:firstRow="1" w:lastRow="0" w:firstColumn="0" w:lastColumn="0" w:oddVBand="0" w:evenVBand="0" w:oddHBand="0" w:evenHBand="0" w:firstRowFirstColumn="0" w:firstRowLastColumn="0" w:lastRowFirstColumn="0" w:lastRowLastColumn="0"/>
            </w:pPr>
            <w:r>
              <w:t xml:space="preserve">Volume 8 </w:t>
            </w:r>
            <w:r w:rsidR="0062587D">
              <w:t>Topic Description</w:t>
            </w:r>
          </w:p>
        </w:tc>
        <w:tc>
          <w:tcPr>
            <w:tcW w:w="1548" w:type="dxa"/>
          </w:tcPr>
          <w:p w:rsidR="0062587D" w:rsidRPr="003F68A6" w:rsidRDefault="0062587D" w:rsidP="00437BE4">
            <w:pPr>
              <w:cnfStyle w:val="100000000000" w:firstRow="1" w:lastRow="0" w:firstColumn="0" w:lastColumn="0" w:oddVBand="0" w:evenVBand="0" w:oddHBand="0" w:evenHBand="0" w:firstRowFirstColumn="0" w:firstRowLastColumn="0" w:lastRowFirstColumn="0" w:lastRowLastColumn="0"/>
            </w:pPr>
            <w:r>
              <w:t>Possible related section(s)</w:t>
            </w:r>
          </w:p>
        </w:tc>
      </w:tr>
      <w:tr w:rsidR="0062587D" w:rsidRPr="003F68A6" w:rsidTr="00437B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62587D" w:rsidRPr="003F68A6" w:rsidRDefault="007F5627" w:rsidP="00437BE4">
            <w:r>
              <w:t>8</w:t>
            </w:r>
            <w:r w:rsidR="0062587D">
              <w:t>.1</w:t>
            </w:r>
          </w:p>
        </w:tc>
        <w:tc>
          <w:tcPr>
            <w:tcW w:w="6930" w:type="dxa"/>
          </w:tcPr>
          <w:p w:rsidR="0062587D" w:rsidRPr="003F68A6" w:rsidRDefault="0036760D" w:rsidP="00437BE4">
            <w:pPr>
              <w:cnfStyle w:val="000000100000" w:firstRow="0" w:lastRow="0" w:firstColumn="0" w:lastColumn="0" w:oddVBand="0" w:evenVBand="0" w:oddHBand="1" w:evenHBand="0" w:firstRowFirstColumn="0" w:firstRowLastColumn="0" w:lastRowFirstColumn="0" w:lastRowLastColumn="0"/>
            </w:pPr>
            <w:r>
              <w:t>Continue development of reference software</w:t>
            </w:r>
          </w:p>
        </w:tc>
        <w:tc>
          <w:tcPr>
            <w:tcW w:w="1548" w:type="dxa"/>
          </w:tcPr>
          <w:p w:rsidR="0062587D" w:rsidRPr="003F68A6" w:rsidRDefault="00C049B6" w:rsidP="00437BE4">
            <w:pPr>
              <w:cnfStyle w:val="000000100000" w:firstRow="0" w:lastRow="0" w:firstColumn="0" w:lastColumn="0" w:oddVBand="0" w:evenVBand="0" w:oddHBand="1" w:evenHBand="0" w:firstRowFirstColumn="0" w:firstRowLastColumn="0" w:lastRowFirstColumn="0" w:lastRowLastColumn="0"/>
            </w:pPr>
            <w:r>
              <w:t>All</w:t>
            </w:r>
          </w:p>
        </w:tc>
      </w:tr>
    </w:tbl>
    <w:p w:rsidR="0062587D" w:rsidRDefault="0062587D" w:rsidP="00C93F70"/>
    <w:p w:rsidR="0062587D" w:rsidRDefault="0062587D" w:rsidP="00C93F70"/>
    <w:p w:rsidR="003D0A85" w:rsidRDefault="003D0A85" w:rsidP="0045504C">
      <w:pPr>
        <w:pStyle w:val="NBDVolume"/>
      </w:pPr>
      <w:r>
        <w:t>Volume 9</w:t>
      </w:r>
    </w:p>
    <w:tbl>
      <w:tblPr>
        <w:tblStyle w:val="MediumShading1"/>
        <w:tblW w:w="0" w:type="auto"/>
        <w:tblLook w:val="04A0" w:firstRow="1" w:lastRow="0" w:firstColumn="1" w:lastColumn="0" w:noHBand="0" w:noVBand="1"/>
      </w:tblPr>
      <w:tblGrid>
        <w:gridCol w:w="990"/>
        <w:gridCol w:w="6930"/>
        <w:gridCol w:w="1638"/>
      </w:tblGrid>
      <w:tr w:rsidR="007F5627" w:rsidRPr="007F5627" w:rsidTr="0036760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90" w:type="dxa"/>
          </w:tcPr>
          <w:p w:rsidR="007F5627" w:rsidRDefault="007F5627" w:rsidP="002466EE">
            <w:pPr>
              <w:keepNext/>
            </w:pPr>
            <w:r>
              <w:t>Topic #</w:t>
            </w:r>
          </w:p>
        </w:tc>
        <w:tc>
          <w:tcPr>
            <w:tcW w:w="6930" w:type="dxa"/>
          </w:tcPr>
          <w:p w:rsidR="007F5627" w:rsidRPr="003F68A6" w:rsidRDefault="0036760D" w:rsidP="002466EE">
            <w:pPr>
              <w:keepNext/>
              <w:cnfStyle w:val="100000000000" w:firstRow="1" w:lastRow="0" w:firstColumn="0" w:lastColumn="0" w:oddVBand="0" w:evenVBand="0" w:oddHBand="0" w:evenHBand="0" w:firstRowFirstColumn="0" w:firstRowLastColumn="0" w:lastRowFirstColumn="0" w:lastRowLastColumn="0"/>
            </w:pPr>
            <w:r>
              <w:t xml:space="preserve">Volume 9 </w:t>
            </w:r>
            <w:r w:rsidR="007F5627">
              <w:t>Topic Description</w:t>
            </w:r>
          </w:p>
        </w:tc>
        <w:tc>
          <w:tcPr>
            <w:tcW w:w="1638" w:type="dxa"/>
          </w:tcPr>
          <w:p w:rsidR="007F5627" w:rsidRPr="003F68A6" w:rsidRDefault="007F5627" w:rsidP="002466EE">
            <w:pPr>
              <w:keepNext/>
              <w:cnfStyle w:val="100000000000" w:firstRow="1" w:lastRow="0" w:firstColumn="0" w:lastColumn="0" w:oddVBand="0" w:evenVBand="0" w:oddHBand="0" w:evenHBand="0" w:firstRowFirstColumn="0" w:firstRowLastColumn="0" w:lastRowFirstColumn="0" w:lastRowLastColumn="0"/>
            </w:pPr>
            <w:r>
              <w:t>Possible related section(s)</w:t>
            </w:r>
          </w:p>
        </w:tc>
      </w:tr>
      <w:tr w:rsidR="007F5627" w:rsidRPr="007F5627" w:rsidTr="007F5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7F5627" w:rsidRPr="007F5627" w:rsidRDefault="00882E2D" w:rsidP="002466EE">
            <w:pPr>
              <w:keepNext/>
            </w:pPr>
            <w:r>
              <w:t>9.1</w:t>
            </w:r>
          </w:p>
        </w:tc>
        <w:tc>
          <w:tcPr>
            <w:tcW w:w="6930" w:type="dxa"/>
          </w:tcPr>
          <w:p w:rsidR="007F5627" w:rsidRPr="007F5627" w:rsidRDefault="007F5627" w:rsidP="002466EE">
            <w:pPr>
              <w:keepNext/>
              <w:cnfStyle w:val="000000100000" w:firstRow="0" w:lastRow="0" w:firstColumn="0" w:lastColumn="0" w:oddVBand="0" w:evenVBand="0" w:oddHBand="1" w:evenHBand="0" w:firstRowFirstColumn="0" w:firstRowLastColumn="0" w:lastRowFirstColumn="0" w:lastRowLastColumn="0"/>
            </w:pPr>
            <w:r w:rsidRPr="007F5627">
              <w:t>Areas where standards could have significant impact</w:t>
            </w:r>
          </w:p>
        </w:tc>
        <w:tc>
          <w:tcPr>
            <w:tcW w:w="1638" w:type="dxa"/>
          </w:tcPr>
          <w:p w:rsidR="007F5627" w:rsidRPr="007F5627" w:rsidRDefault="007F5627" w:rsidP="002466EE">
            <w:pPr>
              <w:keepNext/>
              <w:cnfStyle w:val="000000100000" w:firstRow="0" w:lastRow="0" w:firstColumn="0" w:lastColumn="0" w:oddVBand="0" w:evenVBand="0" w:oddHBand="1" w:evenHBand="0" w:firstRowFirstColumn="0" w:firstRowLastColumn="0" w:lastRowFirstColumn="0" w:lastRowLastColumn="0"/>
            </w:pPr>
          </w:p>
        </w:tc>
      </w:tr>
      <w:tr w:rsidR="007F5627" w:rsidRPr="007F5627" w:rsidTr="007F562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7F5627" w:rsidRPr="007F5627" w:rsidRDefault="00882E2D" w:rsidP="002466EE">
            <w:pPr>
              <w:keepNext/>
            </w:pPr>
            <w:r>
              <w:t>9.2</w:t>
            </w:r>
          </w:p>
        </w:tc>
        <w:tc>
          <w:tcPr>
            <w:tcW w:w="6930" w:type="dxa"/>
          </w:tcPr>
          <w:p w:rsidR="007F5627" w:rsidRPr="007F5627" w:rsidRDefault="007F5627" w:rsidP="002466EE">
            <w:pPr>
              <w:keepNext/>
              <w:cnfStyle w:val="000000010000" w:firstRow="0" w:lastRow="0" w:firstColumn="0" w:lastColumn="0" w:oddVBand="0" w:evenVBand="0" w:oddHBand="0" w:evenHBand="1" w:firstRowFirstColumn="0" w:firstRowLastColumn="0" w:lastRowFirstColumn="0" w:lastRowLastColumn="0"/>
            </w:pPr>
            <w:r w:rsidRPr="007F5627">
              <w:t>Technical challenges with data integration and preparation, specifically dealing with variables of different magnitudes</w:t>
            </w:r>
          </w:p>
        </w:tc>
        <w:tc>
          <w:tcPr>
            <w:tcW w:w="1638" w:type="dxa"/>
          </w:tcPr>
          <w:p w:rsidR="007F5627" w:rsidRPr="007F5627" w:rsidRDefault="00411C23" w:rsidP="002466EE">
            <w:pPr>
              <w:keepNext/>
              <w:cnfStyle w:val="000000010000" w:firstRow="0" w:lastRow="0" w:firstColumn="0" w:lastColumn="0" w:oddVBand="0" w:evenVBand="0" w:oddHBand="0" w:evenHBand="1" w:firstRowFirstColumn="0" w:firstRowLastColumn="0" w:lastRowFirstColumn="0" w:lastRowLastColumn="0"/>
            </w:pPr>
            <w:r>
              <w:t>3.2, 4.4</w:t>
            </w:r>
          </w:p>
        </w:tc>
      </w:tr>
      <w:tr w:rsidR="007F5627" w:rsidRPr="001D0AF6" w:rsidTr="007F56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tcPr>
          <w:p w:rsidR="007F5627" w:rsidRPr="007F5627" w:rsidRDefault="00882E2D" w:rsidP="002466EE">
            <w:pPr>
              <w:keepNext/>
            </w:pPr>
            <w:r>
              <w:t>9.3</w:t>
            </w:r>
          </w:p>
        </w:tc>
        <w:tc>
          <w:tcPr>
            <w:tcW w:w="6930" w:type="dxa"/>
          </w:tcPr>
          <w:p w:rsidR="007F5627" w:rsidRPr="001D0AF6" w:rsidRDefault="007F5627" w:rsidP="002466EE">
            <w:pPr>
              <w:keepNext/>
              <w:cnfStyle w:val="000000100000" w:firstRow="0" w:lastRow="0" w:firstColumn="0" w:lastColumn="0" w:oddVBand="0" w:evenVBand="0" w:oddHBand="1" w:evenHBand="0" w:firstRowFirstColumn="0" w:firstRowLastColumn="0" w:lastRowFirstColumn="0" w:lastRowLastColumn="0"/>
            </w:pPr>
            <w:r w:rsidRPr="007F5627">
              <w:t>Pathways for organizations to modernize to facilitate the successful transition from existing systems to more modern systems</w:t>
            </w:r>
          </w:p>
        </w:tc>
        <w:tc>
          <w:tcPr>
            <w:tcW w:w="1638" w:type="dxa"/>
          </w:tcPr>
          <w:p w:rsidR="007F5627" w:rsidRPr="007F5627" w:rsidRDefault="00411C23" w:rsidP="002466EE">
            <w:pPr>
              <w:keepNext/>
              <w:cnfStyle w:val="000000100000" w:firstRow="0" w:lastRow="0" w:firstColumn="0" w:lastColumn="0" w:oddVBand="0" w:evenVBand="0" w:oddHBand="1" w:evenHBand="0" w:firstRowFirstColumn="0" w:firstRowLastColumn="0" w:lastRowFirstColumn="0" w:lastRowLastColumn="0"/>
            </w:pPr>
            <w:r>
              <w:t>4.1, 4.2</w:t>
            </w:r>
          </w:p>
        </w:tc>
      </w:tr>
    </w:tbl>
    <w:p w:rsidR="003D0A85" w:rsidRDefault="003D0A85" w:rsidP="00C93F70"/>
    <w:p w:rsidR="003D0A85" w:rsidRPr="00F30D92" w:rsidRDefault="003D0A85" w:rsidP="00C93F70"/>
    <w:sectPr w:rsidR="003D0A85" w:rsidRPr="00F30D92">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7626" w:rsidRDefault="000B7626" w:rsidP="00AA0626">
      <w:pPr>
        <w:spacing w:after="0"/>
      </w:pPr>
      <w:r>
        <w:separator/>
      </w:r>
    </w:p>
  </w:endnote>
  <w:endnote w:type="continuationSeparator" w:id="0">
    <w:p w:rsidR="000B7626" w:rsidRDefault="000B7626" w:rsidP="00AA062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1270277"/>
      <w:docPartObj>
        <w:docPartGallery w:val="Page Numbers (Bottom of Page)"/>
        <w:docPartUnique/>
      </w:docPartObj>
    </w:sdtPr>
    <w:sdtEndPr/>
    <w:sdtContent>
      <w:sdt>
        <w:sdtPr>
          <w:id w:val="-1669238322"/>
          <w:docPartObj>
            <w:docPartGallery w:val="Page Numbers (Top of Page)"/>
            <w:docPartUnique/>
          </w:docPartObj>
        </w:sdtPr>
        <w:sdtEndPr/>
        <w:sdtContent>
          <w:p w:rsidR="00C049B6" w:rsidRDefault="00C049B6" w:rsidP="00C049B6">
            <w:pPr>
              <w:pStyle w:val="Footer"/>
              <w:jc w:val="center"/>
            </w:pPr>
            <w:r w:rsidRPr="00C049B6">
              <w:rPr>
                <w:color w:val="7F7F7F" w:themeColor="text1" w:themeTint="80"/>
                <w:sz w:val="20"/>
                <w:szCs w:val="20"/>
              </w:rPr>
              <w:t xml:space="preserve">Page </w:t>
            </w:r>
            <w:r w:rsidRPr="00C049B6">
              <w:rPr>
                <w:b/>
                <w:bCs/>
                <w:color w:val="7F7F7F" w:themeColor="text1" w:themeTint="80"/>
                <w:sz w:val="20"/>
                <w:szCs w:val="20"/>
              </w:rPr>
              <w:fldChar w:fldCharType="begin"/>
            </w:r>
            <w:r w:rsidRPr="00C049B6">
              <w:rPr>
                <w:b/>
                <w:bCs/>
                <w:color w:val="7F7F7F" w:themeColor="text1" w:themeTint="80"/>
                <w:sz w:val="20"/>
                <w:szCs w:val="20"/>
              </w:rPr>
              <w:instrText xml:space="preserve"> PAGE </w:instrText>
            </w:r>
            <w:r w:rsidRPr="00C049B6">
              <w:rPr>
                <w:b/>
                <w:bCs/>
                <w:color w:val="7F7F7F" w:themeColor="text1" w:themeTint="80"/>
                <w:sz w:val="20"/>
                <w:szCs w:val="20"/>
              </w:rPr>
              <w:fldChar w:fldCharType="separate"/>
            </w:r>
            <w:r w:rsidR="0028190B">
              <w:rPr>
                <w:b/>
                <w:bCs/>
                <w:noProof/>
                <w:color w:val="7F7F7F" w:themeColor="text1" w:themeTint="80"/>
                <w:sz w:val="20"/>
                <w:szCs w:val="20"/>
              </w:rPr>
              <w:t>3</w:t>
            </w:r>
            <w:r w:rsidRPr="00C049B6">
              <w:rPr>
                <w:b/>
                <w:bCs/>
                <w:color w:val="7F7F7F" w:themeColor="text1" w:themeTint="80"/>
                <w:sz w:val="20"/>
                <w:szCs w:val="20"/>
              </w:rPr>
              <w:fldChar w:fldCharType="end"/>
            </w:r>
            <w:r w:rsidRPr="00C049B6">
              <w:rPr>
                <w:color w:val="7F7F7F" w:themeColor="text1" w:themeTint="80"/>
                <w:sz w:val="20"/>
                <w:szCs w:val="20"/>
              </w:rPr>
              <w:t xml:space="preserve"> of </w:t>
            </w:r>
            <w:r w:rsidRPr="00C049B6">
              <w:rPr>
                <w:b/>
                <w:bCs/>
                <w:color w:val="7F7F7F" w:themeColor="text1" w:themeTint="80"/>
                <w:sz w:val="20"/>
                <w:szCs w:val="20"/>
              </w:rPr>
              <w:fldChar w:fldCharType="begin"/>
            </w:r>
            <w:r w:rsidRPr="00C049B6">
              <w:rPr>
                <w:b/>
                <w:bCs/>
                <w:color w:val="7F7F7F" w:themeColor="text1" w:themeTint="80"/>
                <w:sz w:val="20"/>
                <w:szCs w:val="20"/>
              </w:rPr>
              <w:instrText xml:space="preserve"> NUMPAGES  </w:instrText>
            </w:r>
            <w:r w:rsidRPr="00C049B6">
              <w:rPr>
                <w:b/>
                <w:bCs/>
                <w:color w:val="7F7F7F" w:themeColor="text1" w:themeTint="80"/>
                <w:sz w:val="20"/>
                <w:szCs w:val="20"/>
              </w:rPr>
              <w:fldChar w:fldCharType="separate"/>
            </w:r>
            <w:r w:rsidR="0028190B">
              <w:rPr>
                <w:b/>
                <w:bCs/>
                <w:noProof/>
                <w:color w:val="7F7F7F" w:themeColor="text1" w:themeTint="80"/>
                <w:sz w:val="20"/>
                <w:szCs w:val="20"/>
              </w:rPr>
              <w:t>6</w:t>
            </w:r>
            <w:r w:rsidRPr="00C049B6">
              <w:rPr>
                <w:b/>
                <w:bCs/>
                <w:color w:val="7F7F7F" w:themeColor="text1" w:themeTint="80"/>
                <w:sz w:val="20"/>
                <w:szCs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7626" w:rsidRDefault="000B7626" w:rsidP="00AA0626">
      <w:pPr>
        <w:spacing w:after="0"/>
      </w:pPr>
      <w:r>
        <w:separator/>
      </w:r>
    </w:p>
  </w:footnote>
  <w:footnote w:type="continuationSeparator" w:id="0">
    <w:p w:rsidR="000B7626" w:rsidRDefault="000B7626" w:rsidP="00AA0626">
      <w:pPr>
        <w:spacing w:after="0"/>
      </w:pPr>
      <w:r>
        <w:continuationSeparator/>
      </w:r>
    </w:p>
  </w:footnote>
  <w:footnote w:id="1">
    <w:p w:rsidR="003C3B8D" w:rsidRDefault="003C3B8D" w:rsidP="003D0A85">
      <w:pPr>
        <w:pStyle w:val="FootnoteText"/>
      </w:pPr>
      <w:r w:rsidRPr="00165E55">
        <w:rPr>
          <w:rStyle w:val="FootnoteReference"/>
        </w:rPr>
        <w:footnoteRef/>
      </w:r>
      <w:r>
        <w:t xml:space="preserve"> Typically such supporting security and privacy Big Data is provided as part of a fully integrated Build Phase, but some solutions can implement Security as a Service, with some or all security and privacy resources provided by third parties. Third parties may specialize in security and privacy for specific domains, with machine learning, ontologies, and other specialized resources that may be beyond the capabilities of Build architect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0626" w:rsidRPr="00AA0626" w:rsidRDefault="00FF64F5">
    <w:pPr>
      <w:pStyle w:val="Header"/>
      <w:rPr>
        <w:color w:val="7F7F7F" w:themeColor="text1" w:themeTint="80"/>
        <w:sz w:val="20"/>
      </w:rPr>
    </w:pPr>
    <w:r>
      <w:rPr>
        <w:color w:val="7F7F7F" w:themeColor="text1" w:themeTint="80"/>
        <w:sz w:val="20"/>
      </w:rPr>
      <w:t>November 6,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02412E"/>
    <w:multiLevelType w:val="multilevel"/>
    <w:tmpl w:val="A9C457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00C4A0F"/>
    <w:multiLevelType w:val="multilevel"/>
    <w:tmpl w:val="A9C457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5F26ECB"/>
    <w:multiLevelType w:val="multilevel"/>
    <w:tmpl w:val="A9C457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9833AE8"/>
    <w:multiLevelType w:val="multilevel"/>
    <w:tmpl w:val="47365A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3347CB8"/>
    <w:multiLevelType w:val="hybridMultilevel"/>
    <w:tmpl w:val="EA7E8212"/>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AA3CBB"/>
    <w:multiLevelType w:val="hybridMultilevel"/>
    <w:tmpl w:val="08B0B1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9297D"/>
    <w:multiLevelType w:val="hybridMultilevel"/>
    <w:tmpl w:val="2D465B76"/>
    <w:lvl w:ilvl="0" w:tplc="89BA36F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53FA8"/>
    <w:multiLevelType w:val="multilevel"/>
    <w:tmpl w:val="A9C457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58E34E5F"/>
    <w:multiLevelType w:val="multilevel"/>
    <w:tmpl w:val="640CAB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ACB1C6C"/>
    <w:multiLevelType w:val="hybridMultilevel"/>
    <w:tmpl w:val="171CD9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3"/>
  </w:num>
  <w:num w:numId="4">
    <w:abstractNumId w:val="7"/>
  </w:num>
  <w:num w:numId="5">
    <w:abstractNumId w:val="8"/>
  </w:num>
  <w:num w:numId="6">
    <w:abstractNumId w:val="0"/>
  </w:num>
  <w:num w:numId="7">
    <w:abstractNumId w:val="1"/>
  </w:num>
  <w:num w:numId="8">
    <w:abstractNumId w:val="2"/>
  </w:num>
  <w:num w:numId="9">
    <w:abstractNumId w:val="5"/>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23B"/>
    <w:rsid w:val="00047983"/>
    <w:rsid w:val="000B6A37"/>
    <w:rsid w:val="000B7626"/>
    <w:rsid w:val="00181149"/>
    <w:rsid w:val="00181A1E"/>
    <w:rsid w:val="001B05DF"/>
    <w:rsid w:val="00226F94"/>
    <w:rsid w:val="002409FD"/>
    <w:rsid w:val="002466EE"/>
    <w:rsid w:val="0028190B"/>
    <w:rsid w:val="002B052A"/>
    <w:rsid w:val="00307800"/>
    <w:rsid w:val="0033663D"/>
    <w:rsid w:val="0036760D"/>
    <w:rsid w:val="003C3B8D"/>
    <w:rsid w:val="003D0A85"/>
    <w:rsid w:val="003F68A6"/>
    <w:rsid w:val="00401801"/>
    <w:rsid w:val="00410D05"/>
    <w:rsid w:val="00411C23"/>
    <w:rsid w:val="0044182B"/>
    <w:rsid w:val="0045504C"/>
    <w:rsid w:val="004A3466"/>
    <w:rsid w:val="004A7A0F"/>
    <w:rsid w:val="00512E32"/>
    <w:rsid w:val="00560068"/>
    <w:rsid w:val="00597EF6"/>
    <w:rsid w:val="00607BA4"/>
    <w:rsid w:val="0062587D"/>
    <w:rsid w:val="006C2A6D"/>
    <w:rsid w:val="0070310E"/>
    <w:rsid w:val="007161D3"/>
    <w:rsid w:val="00744E60"/>
    <w:rsid w:val="007B3189"/>
    <w:rsid w:val="007E3BAC"/>
    <w:rsid w:val="007F5627"/>
    <w:rsid w:val="00882E2D"/>
    <w:rsid w:val="0089497B"/>
    <w:rsid w:val="00932D91"/>
    <w:rsid w:val="00953390"/>
    <w:rsid w:val="00A10C3E"/>
    <w:rsid w:val="00A62F59"/>
    <w:rsid w:val="00A95D34"/>
    <w:rsid w:val="00AA0626"/>
    <w:rsid w:val="00AA21E5"/>
    <w:rsid w:val="00AB6BCB"/>
    <w:rsid w:val="00BB264E"/>
    <w:rsid w:val="00BD45B1"/>
    <w:rsid w:val="00C049B6"/>
    <w:rsid w:val="00C5227C"/>
    <w:rsid w:val="00C93F70"/>
    <w:rsid w:val="00CC1D2B"/>
    <w:rsid w:val="00CC434F"/>
    <w:rsid w:val="00CE2F35"/>
    <w:rsid w:val="00D4623B"/>
    <w:rsid w:val="00EA4578"/>
    <w:rsid w:val="00EB1431"/>
    <w:rsid w:val="00EC0E49"/>
    <w:rsid w:val="00EF0104"/>
    <w:rsid w:val="00F30D92"/>
    <w:rsid w:val="00F878BB"/>
    <w:rsid w:val="00FD4EC5"/>
    <w:rsid w:val="00FF64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EC5"/>
    <w:pPr>
      <w:spacing w:line="24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626"/>
    <w:pPr>
      <w:tabs>
        <w:tab w:val="center" w:pos="4680"/>
        <w:tab w:val="right" w:pos="9360"/>
      </w:tabs>
      <w:spacing w:after="0"/>
    </w:pPr>
  </w:style>
  <w:style w:type="character" w:customStyle="1" w:styleId="HeaderChar">
    <w:name w:val="Header Char"/>
    <w:basedOn w:val="DefaultParagraphFont"/>
    <w:link w:val="Header"/>
    <w:uiPriority w:val="99"/>
    <w:rsid w:val="00AA0626"/>
    <w:rPr>
      <w:rFonts w:ascii="Arial" w:hAnsi="Arial"/>
    </w:rPr>
  </w:style>
  <w:style w:type="paragraph" w:styleId="Footer">
    <w:name w:val="footer"/>
    <w:basedOn w:val="Normal"/>
    <w:link w:val="FooterChar"/>
    <w:uiPriority w:val="99"/>
    <w:unhideWhenUsed/>
    <w:rsid w:val="00AA0626"/>
    <w:pPr>
      <w:tabs>
        <w:tab w:val="center" w:pos="4680"/>
        <w:tab w:val="right" w:pos="9360"/>
      </w:tabs>
      <w:spacing w:after="0"/>
    </w:pPr>
  </w:style>
  <w:style w:type="character" w:customStyle="1" w:styleId="FooterChar">
    <w:name w:val="Footer Char"/>
    <w:basedOn w:val="DefaultParagraphFont"/>
    <w:link w:val="Footer"/>
    <w:uiPriority w:val="99"/>
    <w:rsid w:val="00AA0626"/>
    <w:rPr>
      <w:rFonts w:ascii="Arial" w:hAnsi="Arial"/>
    </w:rPr>
  </w:style>
  <w:style w:type="paragraph" w:styleId="ListParagraph">
    <w:name w:val="List Paragraph"/>
    <w:basedOn w:val="Normal"/>
    <w:uiPriority w:val="34"/>
    <w:qFormat/>
    <w:rsid w:val="00AA0626"/>
    <w:pPr>
      <w:ind w:left="720"/>
      <w:contextualSpacing/>
    </w:pPr>
  </w:style>
  <w:style w:type="character" w:styleId="Strong">
    <w:name w:val="Strong"/>
    <w:basedOn w:val="DefaultParagraphFont"/>
    <w:uiPriority w:val="22"/>
    <w:qFormat/>
    <w:rsid w:val="003D0A85"/>
    <w:rPr>
      <w:b/>
      <w:bCs/>
    </w:rPr>
  </w:style>
  <w:style w:type="character" w:styleId="IntenseEmphasis">
    <w:name w:val="Intense Emphasis"/>
    <w:basedOn w:val="DefaultParagraphFont"/>
    <w:uiPriority w:val="21"/>
    <w:qFormat/>
    <w:rsid w:val="003D0A85"/>
    <w:rPr>
      <w:b/>
      <w:bCs/>
      <w:i/>
      <w:iCs/>
      <w:color w:val="4F81BD" w:themeColor="accent1"/>
    </w:rPr>
  </w:style>
  <w:style w:type="character" w:styleId="Emphasis">
    <w:name w:val="Emphasis"/>
    <w:basedOn w:val="DefaultParagraphFont"/>
    <w:uiPriority w:val="20"/>
    <w:qFormat/>
    <w:rsid w:val="003D0A85"/>
    <w:rPr>
      <w:i/>
      <w:iCs/>
    </w:rPr>
  </w:style>
  <w:style w:type="paragraph" w:customStyle="1" w:styleId="NBDVolume">
    <w:name w:val="NBD Volume"/>
    <w:basedOn w:val="Normal"/>
    <w:qFormat/>
    <w:rsid w:val="0036760D"/>
    <w:pPr>
      <w:keepNext/>
      <w:shd w:val="clear" w:color="auto" w:fill="FF9900"/>
      <w:spacing w:after="240"/>
    </w:pPr>
    <w:rPr>
      <w:b/>
      <w:sz w:val="28"/>
      <w:u w:val="single"/>
    </w:rPr>
  </w:style>
  <w:style w:type="paragraph" w:styleId="FootnoteText">
    <w:name w:val="footnote text"/>
    <w:basedOn w:val="Normal"/>
    <w:link w:val="FootnoteTextChar"/>
    <w:uiPriority w:val="99"/>
    <w:unhideWhenUsed/>
    <w:rsid w:val="003D0A85"/>
    <w:pPr>
      <w:spacing w:after="0"/>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rsid w:val="003D0A85"/>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D0A85"/>
    <w:rPr>
      <w:vertAlign w:val="superscript"/>
    </w:rPr>
  </w:style>
  <w:style w:type="paragraph" w:customStyle="1" w:styleId="BDTextBulletList">
    <w:name w:val="BD Text Bullet List"/>
    <w:basedOn w:val="Normal"/>
    <w:link w:val="BDTextBulletListChar"/>
    <w:qFormat/>
    <w:rsid w:val="003D0A85"/>
    <w:pPr>
      <w:numPr>
        <w:numId w:val="2"/>
      </w:numPr>
      <w:spacing w:after="120"/>
      <w:contextualSpacing/>
    </w:pPr>
    <w:rPr>
      <w:rFonts w:ascii="Times New Roman" w:eastAsia="Calibri" w:hAnsi="Times New Roman" w:cs="Times New Roman"/>
    </w:rPr>
  </w:style>
  <w:style w:type="character" w:customStyle="1" w:styleId="BDTextBulletListChar">
    <w:name w:val="BD Text Bullet List Char"/>
    <w:basedOn w:val="DefaultParagraphFont"/>
    <w:link w:val="BDTextBulletList"/>
    <w:rsid w:val="003D0A85"/>
    <w:rPr>
      <w:rFonts w:ascii="Times New Roman" w:eastAsia="Calibri" w:hAnsi="Times New Roman" w:cs="Times New Roman"/>
    </w:rPr>
  </w:style>
  <w:style w:type="table" w:styleId="TableGrid">
    <w:name w:val="Table Grid"/>
    <w:basedOn w:val="TableNormal"/>
    <w:uiPriority w:val="59"/>
    <w:rsid w:val="003F6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
    <w:name w:val="Medium Shading 1"/>
    <w:basedOn w:val="TableNormal"/>
    <w:uiPriority w:val="63"/>
    <w:rsid w:val="000479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shd w:val="clear" w:color="auto" w:fill="1F497D" w:themeFill="text2"/>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BD45B1"/>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EC5"/>
    <w:pPr>
      <w:spacing w:line="240" w:lineRule="auto"/>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626"/>
    <w:pPr>
      <w:tabs>
        <w:tab w:val="center" w:pos="4680"/>
        <w:tab w:val="right" w:pos="9360"/>
      </w:tabs>
      <w:spacing w:after="0"/>
    </w:pPr>
  </w:style>
  <w:style w:type="character" w:customStyle="1" w:styleId="HeaderChar">
    <w:name w:val="Header Char"/>
    <w:basedOn w:val="DefaultParagraphFont"/>
    <w:link w:val="Header"/>
    <w:uiPriority w:val="99"/>
    <w:rsid w:val="00AA0626"/>
    <w:rPr>
      <w:rFonts w:ascii="Arial" w:hAnsi="Arial"/>
    </w:rPr>
  </w:style>
  <w:style w:type="paragraph" w:styleId="Footer">
    <w:name w:val="footer"/>
    <w:basedOn w:val="Normal"/>
    <w:link w:val="FooterChar"/>
    <w:uiPriority w:val="99"/>
    <w:unhideWhenUsed/>
    <w:rsid w:val="00AA0626"/>
    <w:pPr>
      <w:tabs>
        <w:tab w:val="center" w:pos="4680"/>
        <w:tab w:val="right" w:pos="9360"/>
      </w:tabs>
      <w:spacing w:after="0"/>
    </w:pPr>
  </w:style>
  <w:style w:type="character" w:customStyle="1" w:styleId="FooterChar">
    <w:name w:val="Footer Char"/>
    <w:basedOn w:val="DefaultParagraphFont"/>
    <w:link w:val="Footer"/>
    <w:uiPriority w:val="99"/>
    <w:rsid w:val="00AA0626"/>
    <w:rPr>
      <w:rFonts w:ascii="Arial" w:hAnsi="Arial"/>
    </w:rPr>
  </w:style>
  <w:style w:type="paragraph" w:styleId="ListParagraph">
    <w:name w:val="List Paragraph"/>
    <w:basedOn w:val="Normal"/>
    <w:uiPriority w:val="34"/>
    <w:qFormat/>
    <w:rsid w:val="00AA0626"/>
    <w:pPr>
      <w:ind w:left="720"/>
      <w:contextualSpacing/>
    </w:pPr>
  </w:style>
  <w:style w:type="character" w:styleId="Strong">
    <w:name w:val="Strong"/>
    <w:basedOn w:val="DefaultParagraphFont"/>
    <w:uiPriority w:val="22"/>
    <w:qFormat/>
    <w:rsid w:val="003D0A85"/>
    <w:rPr>
      <w:b/>
      <w:bCs/>
    </w:rPr>
  </w:style>
  <w:style w:type="character" w:styleId="IntenseEmphasis">
    <w:name w:val="Intense Emphasis"/>
    <w:basedOn w:val="DefaultParagraphFont"/>
    <w:uiPriority w:val="21"/>
    <w:qFormat/>
    <w:rsid w:val="003D0A85"/>
    <w:rPr>
      <w:b/>
      <w:bCs/>
      <w:i/>
      <w:iCs/>
      <w:color w:val="4F81BD" w:themeColor="accent1"/>
    </w:rPr>
  </w:style>
  <w:style w:type="character" w:styleId="Emphasis">
    <w:name w:val="Emphasis"/>
    <w:basedOn w:val="DefaultParagraphFont"/>
    <w:uiPriority w:val="20"/>
    <w:qFormat/>
    <w:rsid w:val="003D0A85"/>
    <w:rPr>
      <w:i/>
      <w:iCs/>
    </w:rPr>
  </w:style>
  <w:style w:type="paragraph" w:customStyle="1" w:styleId="NBDVolume">
    <w:name w:val="NBD Volume"/>
    <w:basedOn w:val="Normal"/>
    <w:qFormat/>
    <w:rsid w:val="0036760D"/>
    <w:pPr>
      <w:keepNext/>
      <w:shd w:val="clear" w:color="auto" w:fill="FF9900"/>
      <w:spacing w:after="240"/>
    </w:pPr>
    <w:rPr>
      <w:b/>
      <w:sz w:val="28"/>
      <w:u w:val="single"/>
    </w:rPr>
  </w:style>
  <w:style w:type="paragraph" w:styleId="FootnoteText">
    <w:name w:val="footnote text"/>
    <w:basedOn w:val="Normal"/>
    <w:link w:val="FootnoteTextChar"/>
    <w:uiPriority w:val="99"/>
    <w:unhideWhenUsed/>
    <w:rsid w:val="003D0A85"/>
    <w:pPr>
      <w:spacing w:after="0"/>
    </w:pPr>
    <w:rPr>
      <w:rFonts w:ascii="Times New Roman" w:eastAsia="Calibri" w:hAnsi="Times New Roman" w:cs="Times New Roman"/>
      <w:sz w:val="20"/>
      <w:szCs w:val="20"/>
    </w:rPr>
  </w:style>
  <w:style w:type="character" w:customStyle="1" w:styleId="FootnoteTextChar">
    <w:name w:val="Footnote Text Char"/>
    <w:basedOn w:val="DefaultParagraphFont"/>
    <w:link w:val="FootnoteText"/>
    <w:uiPriority w:val="99"/>
    <w:rsid w:val="003D0A85"/>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D0A85"/>
    <w:rPr>
      <w:vertAlign w:val="superscript"/>
    </w:rPr>
  </w:style>
  <w:style w:type="paragraph" w:customStyle="1" w:styleId="BDTextBulletList">
    <w:name w:val="BD Text Bullet List"/>
    <w:basedOn w:val="Normal"/>
    <w:link w:val="BDTextBulletListChar"/>
    <w:qFormat/>
    <w:rsid w:val="003D0A85"/>
    <w:pPr>
      <w:numPr>
        <w:numId w:val="2"/>
      </w:numPr>
      <w:spacing w:after="120"/>
      <w:contextualSpacing/>
    </w:pPr>
    <w:rPr>
      <w:rFonts w:ascii="Times New Roman" w:eastAsia="Calibri" w:hAnsi="Times New Roman" w:cs="Times New Roman"/>
    </w:rPr>
  </w:style>
  <w:style w:type="character" w:customStyle="1" w:styleId="BDTextBulletListChar">
    <w:name w:val="BD Text Bullet List Char"/>
    <w:basedOn w:val="DefaultParagraphFont"/>
    <w:link w:val="BDTextBulletList"/>
    <w:rsid w:val="003D0A85"/>
    <w:rPr>
      <w:rFonts w:ascii="Times New Roman" w:eastAsia="Calibri" w:hAnsi="Times New Roman" w:cs="Times New Roman"/>
    </w:rPr>
  </w:style>
  <w:style w:type="table" w:styleId="TableGrid">
    <w:name w:val="Table Grid"/>
    <w:basedOn w:val="TableNormal"/>
    <w:uiPriority w:val="59"/>
    <w:rsid w:val="003F68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1">
    <w:name w:val="Medium Shading 1"/>
    <w:basedOn w:val="TableNormal"/>
    <w:uiPriority w:val="63"/>
    <w:rsid w:val="000479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shd w:val="clear" w:color="auto" w:fill="1F497D" w:themeFill="text2"/>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character" w:styleId="Hyperlink">
    <w:name w:val="Hyperlink"/>
    <w:basedOn w:val="DefaultParagraphFont"/>
    <w:uiPriority w:val="99"/>
    <w:unhideWhenUsed/>
    <w:rsid w:val="00BD45B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s://bigdatawg.nist.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27952FA-B656-49B1-A6DC-EB6D0E9F6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6</Pages>
  <Words>2602</Words>
  <Characters>1483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Aldape</dc:creator>
  <cp:keywords/>
  <dc:description/>
  <cp:lastModifiedBy>Laurie Aldape</cp:lastModifiedBy>
  <cp:revision>33</cp:revision>
  <dcterms:created xsi:type="dcterms:W3CDTF">2017-10-27T16:59:00Z</dcterms:created>
  <dcterms:modified xsi:type="dcterms:W3CDTF">2017-11-06T22:53:00Z</dcterms:modified>
</cp:coreProperties>
</file>